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2F339A" w14:textId="50E46D46" w:rsidR="00D360E9" w:rsidRPr="00225B19" w:rsidRDefault="00ED5CA2" w:rsidP="00D360E9">
      <w:pPr>
        <w:jc w:val="center"/>
        <w:rPr>
          <w:b/>
          <w:bCs/>
          <w:color w:val="000000"/>
          <w:sz w:val="28"/>
          <w:szCs w:val="28"/>
          <w:lang w:val="sv-SE"/>
        </w:rPr>
      </w:pPr>
      <w:r>
        <w:rPr>
          <w:b/>
          <w:bCs/>
          <w:color w:val="000000"/>
          <w:sz w:val="28"/>
          <w:szCs w:val="28"/>
          <w:lang w:val="id-ID"/>
        </w:rPr>
        <w:t xml:space="preserve">Pengaruh Motivasi </w:t>
      </w:r>
      <w:r w:rsidR="00CB1099" w:rsidRPr="00CB1099">
        <w:rPr>
          <w:b/>
          <w:bCs/>
          <w:color w:val="000000"/>
          <w:sz w:val="28"/>
          <w:szCs w:val="28"/>
          <w:lang w:val="sv-SE"/>
        </w:rPr>
        <w:t>p</w:t>
      </w:r>
      <w:r>
        <w:rPr>
          <w:b/>
          <w:bCs/>
          <w:color w:val="000000"/>
          <w:sz w:val="28"/>
          <w:szCs w:val="28"/>
          <w:lang w:val="id-ID"/>
        </w:rPr>
        <w:t>ada</w:t>
      </w:r>
      <w:r w:rsidR="008B2A5F">
        <w:rPr>
          <w:b/>
          <w:bCs/>
          <w:color w:val="000000"/>
          <w:sz w:val="28"/>
          <w:szCs w:val="28"/>
          <w:lang w:val="id-ID"/>
        </w:rPr>
        <w:t xml:space="preserve"> Prestasi Kerja </w:t>
      </w:r>
      <w:proofErr w:type="spellStart"/>
      <w:r w:rsidR="00225B19" w:rsidRPr="00225B19">
        <w:rPr>
          <w:b/>
          <w:bCs/>
          <w:color w:val="000000"/>
          <w:sz w:val="28"/>
          <w:szCs w:val="28"/>
          <w:lang w:val="sv-SE"/>
        </w:rPr>
        <w:t>pa</w:t>
      </w:r>
      <w:r w:rsidR="00225B19">
        <w:rPr>
          <w:b/>
          <w:bCs/>
          <w:color w:val="000000"/>
          <w:sz w:val="28"/>
          <w:szCs w:val="28"/>
          <w:lang w:val="sv-SE"/>
        </w:rPr>
        <w:t>da</w:t>
      </w:r>
      <w:proofErr w:type="spellEnd"/>
      <w:r w:rsidR="00225B19">
        <w:rPr>
          <w:b/>
          <w:bCs/>
          <w:color w:val="000000"/>
          <w:sz w:val="28"/>
          <w:szCs w:val="28"/>
          <w:lang w:val="sv-SE"/>
        </w:rPr>
        <w:t xml:space="preserve"> </w:t>
      </w:r>
      <w:proofErr w:type="spellStart"/>
      <w:r w:rsidR="00225B19">
        <w:rPr>
          <w:b/>
          <w:bCs/>
          <w:color w:val="000000"/>
          <w:sz w:val="28"/>
          <w:szCs w:val="28"/>
          <w:lang w:val="sv-SE"/>
        </w:rPr>
        <w:t>Karyawan</w:t>
      </w:r>
      <w:proofErr w:type="spellEnd"/>
      <w:r w:rsidR="00225B19">
        <w:rPr>
          <w:b/>
          <w:bCs/>
          <w:color w:val="000000"/>
          <w:sz w:val="28"/>
          <w:szCs w:val="28"/>
          <w:lang w:val="sv-SE"/>
        </w:rPr>
        <w:t xml:space="preserve"> PTPN IV </w:t>
      </w:r>
      <w:proofErr w:type="spellStart"/>
      <w:r w:rsidR="00225B19">
        <w:rPr>
          <w:b/>
          <w:bCs/>
          <w:color w:val="000000"/>
          <w:sz w:val="28"/>
          <w:szCs w:val="28"/>
          <w:lang w:val="sv-SE"/>
        </w:rPr>
        <w:t>Unit</w:t>
      </w:r>
      <w:proofErr w:type="spellEnd"/>
      <w:r w:rsidR="00225B19">
        <w:rPr>
          <w:b/>
          <w:bCs/>
          <w:color w:val="000000"/>
          <w:sz w:val="28"/>
          <w:szCs w:val="28"/>
          <w:lang w:val="sv-SE"/>
        </w:rPr>
        <w:t xml:space="preserve"> </w:t>
      </w:r>
      <w:proofErr w:type="spellStart"/>
      <w:r w:rsidR="00225B19">
        <w:rPr>
          <w:b/>
          <w:bCs/>
          <w:color w:val="000000"/>
          <w:sz w:val="28"/>
          <w:szCs w:val="28"/>
          <w:lang w:val="sv-SE"/>
        </w:rPr>
        <w:t>Gunung</w:t>
      </w:r>
      <w:proofErr w:type="spellEnd"/>
      <w:r w:rsidR="00225B19">
        <w:rPr>
          <w:b/>
          <w:bCs/>
          <w:color w:val="000000"/>
          <w:sz w:val="28"/>
          <w:szCs w:val="28"/>
          <w:lang w:val="sv-SE"/>
        </w:rPr>
        <w:t xml:space="preserve"> </w:t>
      </w:r>
      <w:proofErr w:type="spellStart"/>
      <w:r w:rsidR="00225B19">
        <w:rPr>
          <w:b/>
          <w:bCs/>
          <w:color w:val="000000"/>
          <w:sz w:val="28"/>
          <w:szCs w:val="28"/>
          <w:lang w:val="sv-SE"/>
        </w:rPr>
        <w:t>Bayu</w:t>
      </w:r>
      <w:proofErr w:type="spellEnd"/>
      <w:r w:rsidR="00225B19">
        <w:rPr>
          <w:b/>
          <w:bCs/>
          <w:color w:val="000000"/>
          <w:sz w:val="28"/>
          <w:szCs w:val="28"/>
          <w:lang w:val="sv-SE"/>
        </w:rPr>
        <w:t xml:space="preserve"> </w:t>
      </w:r>
      <w:proofErr w:type="spellStart"/>
      <w:r w:rsidR="00225B19">
        <w:rPr>
          <w:b/>
          <w:bCs/>
          <w:color w:val="000000"/>
          <w:sz w:val="28"/>
          <w:szCs w:val="28"/>
          <w:lang w:val="sv-SE"/>
        </w:rPr>
        <w:t>Afdeling</w:t>
      </w:r>
      <w:proofErr w:type="spellEnd"/>
      <w:r w:rsidR="00225B19">
        <w:rPr>
          <w:b/>
          <w:bCs/>
          <w:color w:val="000000"/>
          <w:sz w:val="28"/>
          <w:szCs w:val="28"/>
          <w:lang w:val="sv-SE"/>
        </w:rPr>
        <w:t xml:space="preserve"> IV</w:t>
      </w:r>
    </w:p>
    <w:p w14:paraId="04DB7384" w14:textId="77777777" w:rsidR="00D360E9" w:rsidRPr="00F9306F" w:rsidRDefault="00D360E9" w:rsidP="00D360E9">
      <w:pPr>
        <w:jc w:val="center"/>
        <w:rPr>
          <w:b/>
          <w:bCs/>
          <w:color w:val="000000"/>
          <w:sz w:val="28"/>
          <w:szCs w:val="28"/>
          <w:lang w:val="sv-SE"/>
        </w:rPr>
      </w:pPr>
    </w:p>
    <w:p w14:paraId="486D3886" w14:textId="4EC66BA0" w:rsidR="00D360E9" w:rsidRDefault="00DF45E1" w:rsidP="00992F7D">
      <w:pPr>
        <w:jc w:val="center"/>
        <w:rPr>
          <w:b/>
          <w:color w:val="000000"/>
          <w:sz w:val="22"/>
          <w:szCs w:val="22"/>
          <w:lang w:val="sv-SE"/>
        </w:rPr>
      </w:pPr>
      <w:bookmarkStart w:id="0" w:name="_Hlk522281298"/>
      <w:r w:rsidRPr="00F9306F">
        <w:rPr>
          <w:b/>
          <w:color w:val="000000"/>
          <w:sz w:val="22"/>
          <w:szCs w:val="22"/>
          <w:lang w:val="id-ID"/>
        </w:rPr>
        <w:t>Devi Paramita Simangunsong</w:t>
      </w:r>
      <w:r w:rsidRPr="00F9306F">
        <w:rPr>
          <w:b/>
          <w:color w:val="000000"/>
          <w:sz w:val="22"/>
          <w:szCs w:val="22"/>
          <w:vertAlign w:val="superscript"/>
          <w:lang w:val="sv-SE"/>
        </w:rPr>
        <w:t xml:space="preserve"> </w:t>
      </w:r>
      <w:r w:rsidR="00F9306F" w:rsidRPr="00F9306F">
        <w:rPr>
          <w:b/>
          <w:color w:val="000000"/>
          <w:sz w:val="22"/>
          <w:szCs w:val="22"/>
          <w:vertAlign w:val="superscript"/>
          <w:lang w:val="sv-SE"/>
        </w:rPr>
        <w:t>1</w:t>
      </w:r>
      <w:r w:rsidR="00F9306F" w:rsidRPr="00F9306F">
        <w:rPr>
          <w:b/>
          <w:color w:val="000000"/>
          <w:sz w:val="22"/>
          <w:szCs w:val="22"/>
          <w:lang w:val="sv-SE"/>
        </w:rPr>
        <w:t>*</w:t>
      </w:r>
      <w:r w:rsidR="00CB1099">
        <w:rPr>
          <w:b/>
          <w:color w:val="000000"/>
          <w:sz w:val="22"/>
          <w:szCs w:val="22"/>
          <w:lang w:val="sv-SE"/>
        </w:rPr>
        <w:t>,</w:t>
      </w:r>
      <w:r w:rsidR="00D360E9" w:rsidRPr="00F9306F">
        <w:rPr>
          <w:b/>
          <w:color w:val="000000"/>
          <w:sz w:val="22"/>
          <w:szCs w:val="22"/>
          <w:lang w:val="sv-SE"/>
        </w:rPr>
        <w:t xml:space="preserve"> </w:t>
      </w:r>
      <w:bookmarkStart w:id="1" w:name="_Hlk522278088"/>
      <w:bookmarkEnd w:id="0"/>
      <w:r>
        <w:rPr>
          <w:b/>
          <w:iCs/>
          <w:color w:val="000000"/>
          <w:sz w:val="22"/>
          <w:szCs w:val="22"/>
          <w:lang w:val="sv-SE"/>
        </w:rPr>
        <w:t xml:space="preserve">Muhammad </w:t>
      </w:r>
      <w:proofErr w:type="spellStart"/>
      <w:r>
        <w:rPr>
          <w:b/>
          <w:iCs/>
          <w:color w:val="000000"/>
          <w:sz w:val="22"/>
          <w:szCs w:val="22"/>
          <w:lang w:val="sv-SE"/>
        </w:rPr>
        <w:t>Fijri</w:t>
      </w:r>
      <w:proofErr w:type="spellEnd"/>
      <w:r>
        <w:rPr>
          <w:b/>
          <w:iCs/>
          <w:color w:val="000000"/>
          <w:sz w:val="22"/>
          <w:szCs w:val="22"/>
          <w:lang w:val="sv-SE"/>
        </w:rPr>
        <w:t xml:space="preserve"> </w:t>
      </w:r>
      <w:proofErr w:type="spellStart"/>
      <w:r>
        <w:rPr>
          <w:b/>
          <w:iCs/>
          <w:color w:val="000000"/>
          <w:sz w:val="22"/>
          <w:szCs w:val="22"/>
          <w:lang w:val="sv-SE"/>
        </w:rPr>
        <w:t>Alfatah</w:t>
      </w:r>
      <w:proofErr w:type="spellEnd"/>
      <w:r>
        <w:rPr>
          <w:b/>
          <w:iCs/>
          <w:color w:val="000000"/>
          <w:sz w:val="22"/>
          <w:szCs w:val="22"/>
          <w:lang w:val="sv-SE"/>
        </w:rPr>
        <w:t xml:space="preserve"> </w:t>
      </w:r>
      <w:proofErr w:type="spellStart"/>
      <w:r>
        <w:rPr>
          <w:b/>
          <w:iCs/>
          <w:color w:val="000000"/>
          <w:sz w:val="22"/>
          <w:szCs w:val="22"/>
          <w:lang w:val="sv-SE"/>
        </w:rPr>
        <w:t>Nasution</w:t>
      </w:r>
      <w:proofErr w:type="spellEnd"/>
      <w:r>
        <w:rPr>
          <w:b/>
          <w:color w:val="000000"/>
          <w:sz w:val="22"/>
          <w:szCs w:val="22"/>
          <w:vertAlign w:val="superscript"/>
          <w:lang w:val="sv-SE"/>
        </w:rPr>
        <w:t xml:space="preserve"> </w:t>
      </w:r>
      <w:r w:rsidR="00CB1099">
        <w:rPr>
          <w:b/>
          <w:color w:val="000000"/>
          <w:sz w:val="22"/>
          <w:szCs w:val="22"/>
          <w:vertAlign w:val="superscript"/>
          <w:lang w:val="sv-SE"/>
        </w:rPr>
        <w:t>2</w:t>
      </w:r>
    </w:p>
    <w:p w14:paraId="1CF203F1" w14:textId="38DA40CD" w:rsidR="00DF45E1" w:rsidRPr="009F5245" w:rsidRDefault="00DF45E1" w:rsidP="00DF45E1">
      <w:pPr>
        <w:jc w:val="center"/>
        <w:rPr>
          <w:bCs/>
          <w:color w:val="000000"/>
          <w:sz w:val="20"/>
          <w:szCs w:val="20"/>
          <w:lang w:val="sv-SE"/>
        </w:rPr>
      </w:pPr>
      <w:r w:rsidRPr="009F5245">
        <w:rPr>
          <w:bCs/>
          <w:color w:val="000000"/>
          <w:sz w:val="20"/>
          <w:szCs w:val="20"/>
          <w:vertAlign w:val="superscript"/>
          <w:lang w:val="sv-SE"/>
        </w:rPr>
        <w:t>1</w:t>
      </w:r>
      <w:r w:rsidRPr="009F5245">
        <w:rPr>
          <w:bCs/>
          <w:color w:val="000000"/>
          <w:sz w:val="20"/>
          <w:szCs w:val="20"/>
          <w:lang w:val="sv-SE"/>
        </w:rPr>
        <w:t xml:space="preserve"> Institut Teknologi </w:t>
      </w:r>
      <w:proofErr w:type="spellStart"/>
      <w:r w:rsidRPr="009F5245">
        <w:rPr>
          <w:bCs/>
          <w:color w:val="000000"/>
          <w:sz w:val="20"/>
          <w:szCs w:val="20"/>
          <w:lang w:val="sv-SE"/>
        </w:rPr>
        <w:t>Sawit</w:t>
      </w:r>
      <w:proofErr w:type="spellEnd"/>
      <w:r w:rsidRPr="009F5245">
        <w:rPr>
          <w:bCs/>
          <w:color w:val="000000"/>
          <w:sz w:val="20"/>
          <w:szCs w:val="20"/>
          <w:lang w:val="sv-SE"/>
        </w:rPr>
        <w:t xml:space="preserve"> Indonesia </w:t>
      </w:r>
    </w:p>
    <w:p w14:paraId="2D1BAD32" w14:textId="6BA9CBB7" w:rsidR="00DF45E1" w:rsidRPr="00DF45E1" w:rsidRDefault="00DF45E1" w:rsidP="00DF45E1">
      <w:pPr>
        <w:jc w:val="center"/>
        <w:rPr>
          <w:bCs/>
          <w:color w:val="000000"/>
          <w:sz w:val="20"/>
          <w:szCs w:val="20"/>
          <w:lang w:val="sv-SE"/>
        </w:rPr>
      </w:pPr>
      <w:r w:rsidRPr="009F5245">
        <w:rPr>
          <w:bCs/>
          <w:color w:val="000000"/>
          <w:sz w:val="20"/>
          <w:szCs w:val="20"/>
          <w:vertAlign w:val="superscript"/>
          <w:lang w:val="sv-SE"/>
        </w:rPr>
        <w:t>2</w:t>
      </w:r>
      <w:r w:rsidRPr="009F5245">
        <w:rPr>
          <w:bCs/>
          <w:color w:val="000000"/>
          <w:sz w:val="20"/>
          <w:szCs w:val="20"/>
          <w:lang w:val="sv-SE"/>
        </w:rPr>
        <w:t xml:space="preserve"> </w:t>
      </w:r>
      <w:r>
        <w:rPr>
          <w:bCs/>
          <w:color w:val="000000"/>
          <w:sz w:val="20"/>
          <w:szCs w:val="20"/>
          <w:lang w:val="sv-SE"/>
        </w:rPr>
        <w:t>UNIVA Medan</w:t>
      </w:r>
    </w:p>
    <w:p w14:paraId="211E3DAE" w14:textId="715ED921" w:rsidR="00D360E9" w:rsidRPr="00DF45E1" w:rsidRDefault="00D360E9" w:rsidP="00D360E9">
      <w:pPr>
        <w:contextualSpacing/>
        <w:jc w:val="center"/>
        <w:rPr>
          <w:bCs/>
          <w:sz w:val="20"/>
          <w:szCs w:val="20"/>
        </w:rPr>
      </w:pPr>
      <w:r w:rsidRPr="00A91A80">
        <w:rPr>
          <w:bCs/>
          <w:sz w:val="20"/>
          <w:szCs w:val="20"/>
        </w:rPr>
        <w:t>Email</w:t>
      </w:r>
      <w:r w:rsidR="00DF45E1">
        <w:rPr>
          <w:bCs/>
          <w:sz w:val="20"/>
          <w:szCs w:val="20"/>
        </w:rPr>
        <w:t>:</w:t>
      </w:r>
      <w:r w:rsidR="00DF45E1">
        <w:rPr>
          <w:sz w:val="20"/>
          <w:szCs w:val="20"/>
          <w:shd w:val="clear" w:color="auto" w:fill="FFFFFF"/>
          <w:lang w:val="id-ID"/>
        </w:rPr>
        <w:t xml:space="preserve"> </w:t>
      </w:r>
      <w:hyperlink r:id="rId8" w:history="1">
        <w:r w:rsidR="00DF45E1" w:rsidRPr="00B127B9">
          <w:rPr>
            <w:rStyle w:val="Hyperlink"/>
            <w:sz w:val="20"/>
            <w:szCs w:val="20"/>
            <w:shd w:val="clear" w:color="auto" w:fill="FFFFFF"/>
            <w:lang w:val="id-ID"/>
          </w:rPr>
          <w:t>simangunsongdevi21@gmail.com</w:t>
        </w:r>
      </w:hyperlink>
      <w:r w:rsidR="00DF45E1" w:rsidRPr="00DF45E1">
        <w:rPr>
          <w:bCs/>
          <w:sz w:val="20"/>
          <w:szCs w:val="20"/>
          <w:vertAlign w:val="superscript"/>
        </w:rPr>
        <w:t>1</w:t>
      </w:r>
      <w:r w:rsidR="00DF45E1">
        <w:rPr>
          <w:bCs/>
          <w:sz w:val="20"/>
          <w:szCs w:val="20"/>
        </w:rPr>
        <w:t>,</w:t>
      </w:r>
      <w:r w:rsidR="00992F7D">
        <w:rPr>
          <w:sz w:val="20"/>
          <w:szCs w:val="20"/>
          <w:shd w:val="clear" w:color="auto" w:fill="FFFFFF"/>
          <w:lang w:val="id-ID"/>
        </w:rPr>
        <w:t xml:space="preserve"> </w:t>
      </w:r>
      <w:hyperlink r:id="rId9" w:history="1">
        <w:r w:rsidR="00DF45E1" w:rsidRPr="00EF5F01">
          <w:rPr>
            <w:rStyle w:val="Hyperlink"/>
            <w:sz w:val="20"/>
            <w:szCs w:val="20"/>
            <w:shd w:val="clear" w:color="auto" w:fill="FFFFFF"/>
          </w:rPr>
          <w:t>nasutionfijri@gmail.com</w:t>
        </w:r>
      </w:hyperlink>
      <w:r w:rsidR="00DF45E1" w:rsidRPr="00DF45E1">
        <w:rPr>
          <w:rStyle w:val="Hyperlink"/>
          <w:color w:val="000000" w:themeColor="text1"/>
          <w:sz w:val="20"/>
          <w:szCs w:val="20"/>
          <w:shd w:val="clear" w:color="auto" w:fill="FFFFFF"/>
          <w:vertAlign w:val="superscript"/>
        </w:rPr>
        <w:t>2</w:t>
      </w:r>
      <w:r w:rsidR="00DF45E1">
        <w:rPr>
          <w:sz w:val="20"/>
          <w:szCs w:val="20"/>
          <w:shd w:val="clear" w:color="auto" w:fill="FFFFFF"/>
        </w:rPr>
        <w:t>.</w:t>
      </w:r>
    </w:p>
    <w:bookmarkEnd w:id="1"/>
    <w:tbl>
      <w:tblPr>
        <w:tblW w:w="8647" w:type="dxa"/>
        <w:tblInd w:w="108" w:type="dxa"/>
        <w:tblBorders>
          <w:bottom w:val="single" w:sz="4" w:space="0" w:color="auto"/>
        </w:tblBorders>
        <w:tblLook w:val="04A0" w:firstRow="1" w:lastRow="0" w:firstColumn="1" w:lastColumn="0" w:noHBand="0" w:noVBand="1"/>
      </w:tblPr>
      <w:tblGrid>
        <w:gridCol w:w="2835"/>
        <w:gridCol w:w="5812"/>
      </w:tblGrid>
      <w:tr w:rsidR="00D360E9" w:rsidRPr="00DF45E1" w14:paraId="5760925E" w14:textId="77777777" w:rsidTr="00D375ED">
        <w:trPr>
          <w:trHeight w:val="2260"/>
        </w:trPr>
        <w:tc>
          <w:tcPr>
            <w:tcW w:w="2835" w:type="dxa"/>
            <w:tcBorders>
              <w:top w:val="single" w:sz="4" w:space="0" w:color="auto"/>
            </w:tcBorders>
            <w:shd w:val="clear" w:color="auto" w:fill="auto"/>
          </w:tcPr>
          <w:p w14:paraId="2030FD40" w14:textId="77777777" w:rsidR="00D360E9" w:rsidRPr="00190F67" w:rsidRDefault="00D360E9" w:rsidP="00D375ED">
            <w:pPr>
              <w:pStyle w:val="HTMLPreformatted"/>
              <w:shd w:val="clear" w:color="auto" w:fill="FFFFFF"/>
              <w:ind w:right="-116"/>
              <w:rPr>
                <w:rFonts w:ascii="Times New Roman" w:hAnsi="Times New Roman" w:cs="Times New Roman"/>
                <w:b/>
                <w:iCs/>
                <w:color w:val="000000"/>
                <w:sz w:val="18"/>
                <w:szCs w:val="18"/>
              </w:rPr>
            </w:pPr>
          </w:p>
          <w:p w14:paraId="12704D34" w14:textId="77777777" w:rsidR="00D360E9" w:rsidRPr="00190F67" w:rsidRDefault="00D360E9" w:rsidP="00D375ED">
            <w:pPr>
              <w:pStyle w:val="HTMLPreformatted"/>
              <w:shd w:val="clear" w:color="auto" w:fill="FFFFFF"/>
              <w:ind w:right="-116"/>
              <w:rPr>
                <w:rFonts w:ascii="Times New Roman" w:hAnsi="Times New Roman" w:cs="Times New Roman"/>
                <w:b/>
                <w:iCs/>
                <w:color w:val="000000"/>
                <w:sz w:val="18"/>
                <w:szCs w:val="18"/>
              </w:rPr>
            </w:pPr>
            <w:r w:rsidRPr="00190F67">
              <w:rPr>
                <w:rFonts w:ascii="Times New Roman" w:hAnsi="Times New Roman" w:cs="Times New Roman"/>
                <w:b/>
                <w:iCs/>
                <w:color w:val="000000"/>
                <w:sz w:val="18"/>
                <w:szCs w:val="18"/>
              </w:rPr>
              <w:t>______________</w:t>
            </w:r>
          </w:p>
          <w:p w14:paraId="5AD68AC9" w14:textId="77777777" w:rsidR="00F9306F" w:rsidRPr="00190F67" w:rsidRDefault="00F9306F" w:rsidP="00F9306F">
            <w:pPr>
              <w:pStyle w:val="HTMLPreformatted"/>
              <w:shd w:val="clear" w:color="auto" w:fill="FFFFFF"/>
              <w:ind w:right="-116"/>
              <w:rPr>
                <w:rFonts w:ascii="Times New Roman" w:hAnsi="Times New Roman" w:cs="Times New Roman"/>
                <w:b/>
                <w:iCs/>
                <w:color w:val="000000"/>
                <w:sz w:val="18"/>
                <w:szCs w:val="18"/>
              </w:rPr>
            </w:pPr>
            <w:r w:rsidRPr="00190F67">
              <w:rPr>
                <w:rFonts w:ascii="Times New Roman" w:hAnsi="Times New Roman" w:cs="Times New Roman"/>
                <w:b/>
                <w:iCs/>
                <w:color w:val="000000"/>
                <w:sz w:val="18"/>
                <w:szCs w:val="18"/>
              </w:rPr>
              <w:t xml:space="preserve">Article History: </w:t>
            </w:r>
          </w:p>
          <w:p w14:paraId="73972E81" w14:textId="77777777" w:rsidR="00F9306F" w:rsidRPr="00190F67" w:rsidRDefault="00F9306F" w:rsidP="00F9306F">
            <w:pPr>
              <w:pStyle w:val="HTMLPreformatted"/>
              <w:shd w:val="clear" w:color="auto" w:fill="FFFFFF"/>
              <w:ind w:right="-116"/>
              <w:rPr>
                <w:rFonts w:ascii="Times New Roman" w:hAnsi="Times New Roman" w:cs="Times New Roman"/>
                <w:iCs/>
                <w:color w:val="000000"/>
                <w:sz w:val="18"/>
                <w:szCs w:val="18"/>
              </w:rPr>
            </w:pPr>
            <w:r w:rsidRPr="00190F67">
              <w:rPr>
                <w:rFonts w:ascii="Times New Roman" w:hAnsi="Times New Roman" w:cs="Times New Roman"/>
                <w:iCs/>
                <w:color w:val="000000"/>
                <w:sz w:val="18"/>
                <w:szCs w:val="18"/>
              </w:rPr>
              <w:t xml:space="preserve">Received: </w:t>
            </w:r>
            <w:proofErr w:type="spellStart"/>
            <w:r>
              <w:rPr>
                <w:rFonts w:ascii="Times New Roman" w:hAnsi="Times New Roman" w:cs="Times New Roman"/>
                <w:iCs/>
                <w:color w:val="000000"/>
                <w:sz w:val="18"/>
                <w:szCs w:val="18"/>
              </w:rPr>
              <w:t>xxxx</w:t>
            </w:r>
            <w:proofErr w:type="spellEnd"/>
            <w:r w:rsidRPr="00190F67">
              <w:rPr>
                <w:rFonts w:ascii="Times New Roman" w:hAnsi="Times New Roman" w:cs="Times New Roman"/>
                <w:iCs/>
                <w:color w:val="000000"/>
                <w:sz w:val="18"/>
                <w:szCs w:val="18"/>
              </w:rPr>
              <w:t xml:space="preserve"> </w:t>
            </w:r>
            <w:r>
              <w:rPr>
                <w:rFonts w:ascii="Times New Roman" w:hAnsi="Times New Roman" w:cs="Times New Roman"/>
                <w:iCs/>
                <w:color w:val="000000"/>
                <w:sz w:val="18"/>
                <w:szCs w:val="18"/>
              </w:rPr>
              <w:t>xx</w:t>
            </w:r>
            <w:r w:rsidRPr="00190F67">
              <w:rPr>
                <w:rFonts w:ascii="Times New Roman" w:hAnsi="Times New Roman" w:cs="Times New Roman"/>
                <w:iCs/>
                <w:color w:val="000000"/>
                <w:sz w:val="18"/>
                <w:szCs w:val="18"/>
              </w:rPr>
              <w:t>, 20</w:t>
            </w:r>
            <w:r>
              <w:rPr>
                <w:rFonts w:ascii="Times New Roman" w:hAnsi="Times New Roman" w:cs="Times New Roman"/>
                <w:iCs/>
                <w:color w:val="000000"/>
                <w:sz w:val="18"/>
                <w:szCs w:val="18"/>
              </w:rPr>
              <w:t>xx</w:t>
            </w:r>
          </w:p>
          <w:p w14:paraId="09E011AA" w14:textId="77777777" w:rsidR="00F9306F" w:rsidRPr="00190F67" w:rsidRDefault="00F9306F" w:rsidP="00F9306F">
            <w:pPr>
              <w:pStyle w:val="HTMLPreformatted"/>
              <w:shd w:val="clear" w:color="auto" w:fill="FFFFFF"/>
              <w:ind w:right="-116"/>
              <w:rPr>
                <w:rFonts w:ascii="Times New Roman" w:hAnsi="Times New Roman" w:cs="Times New Roman"/>
                <w:iCs/>
                <w:color w:val="000000"/>
                <w:sz w:val="18"/>
                <w:szCs w:val="18"/>
              </w:rPr>
            </w:pPr>
            <w:r w:rsidRPr="00190F67">
              <w:rPr>
                <w:rFonts w:ascii="Times New Roman" w:hAnsi="Times New Roman" w:cs="Times New Roman"/>
                <w:iCs/>
                <w:color w:val="000000"/>
                <w:sz w:val="18"/>
                <w:szCs w:val="18"/>
              </w:rPr>
              <w:t xml:space="preserve">Revised: </w:t>
            </w:r>
            <w:proofErr w:type="spellStart"/>
            <w:r>
              <w:rPr>
                <w:rFonts w:ascii="Times New Roman" w:hAnsi="Times New Roman" w:cs="Times New Roman"/>
                <w:iCs/>
                <w:color w:val="000000"/>
                <w:sz w:val="18"/>
                <w:szCs w:val="18"/>
              </w:rPr>
              <w:t>xxxx</w:t>
            </w:r>
            <w:proofErr w:type="spellEnd"/>
            <w:r w:rsidRPr="00190F67">
              <w:rPr>
                <w:rFonts w:ascii="Times New Roman" w:hAnsi="Times New Roman" w:cs="Times New Roman"/>
                <w:iCs/>
                <w:color w:val="000000"/>
                <w:sz w:val="18"/>
                <w:szCs w:val="18"/>
              </w:rPr>
              <w:t xml:space="preserve"> </w:t>
            </w:r>
            <w:r>
              <w:rPr>
                <w:rFonts w:ascii="Times New Roman" w:hAnsi="Times New Roman" w:cs="Times New Roman"/>
                <w:iCs/>
                <w:color w:val="000000"/>
                <w:sz w:val="18"/>
                <w:szCs w:val="18"/>
              </w:rPr>
              <w:t>xx</w:t>
            </w:r>
            <w:r w:rsidRPr="00190F67">
              <w:rPr>
                <w:rFonts w:ascii="Times New Roman" w:hAnsi="Times New Roman" w:cs="Times New Roman"/>
                <w:iCs/>
                <w:color w:val="000000"/>
                <w:sz w:val="18"/>
                <w:szCs w:val="18"/>
              </w:rPr>
              <w:t>, 20</w:t>
            </w:r>
            <w:r>
              <w:rPr>
                <w:rFonts w:ascii="Times New Roman" w:hAnsi="Times New Roman" w:cs="Times New Roman"/>
                <w:iCs/>
                <w:color w:val="000000"/>
                <w:sz w:val="18"/>
                <w:szCs w:val="18"/>
              </w:rPr>
              <w:t>xx</w:t>
            </w:r>
            <w:r w:rsidRPr="00190F67">
              <w:rPr>
                <w:rFonts w:ascii="Times New Roman" w:hAnsi="Times New Roman" w:cs="Times New Roman"/>
                <w:iCs/>
                <w:color w:val="000000"/>
                <w:sz w:val="18"/>
                <w:szCs w:val="18"/>
              </w:rPr>
              <w:t xml:space="preserve"> </w:t>
            </w:r>
          </w:p>
          <w:p w14:paraId="7412518A" w14:textId="77777777" w:rsidR="00F9306F" w:rsidRPr="00190F67" w:rsidRDefault="00F9306F" w:rsidP="00F9306F">
            <w:pPr>
              <w:pStyle w:val="HTMLPreformatted"/>
              <w:shd w:val="clear" w:color="auto" w:fill="FFFFFF"/>
              <w:ind w:right="-116"/>
              <w:rPr>
                <w:rFonts w:ascii="Times New Roman" w:hAnsi="Times New Roman" w:cs="Times New Roman"/>
                <w:iCs/>
                <w:color w:val="000000"/>
                <w:sz w:val="18"/>
                <w:szCs w:val="18"/>
              </w:rPr>
            </w:pPr>
            <w:r w:rsidRPr="00190F67">
              <w:rPr>
                <w:rFonts w:ascii="Times New Roman" w:hAnsi="Times New Roman" w:cs="Times New Roman"/>
                <w:iCs/>
                <w:color w:val="000000"/>
                <w:sz w:val="18"/>
                <w:szCs w:val="18"/>
              </w:rPr>
              <w:t xml:space="preserve">Accepted: </w:t>
            </w:r>
            <w:proofErr w:type="spellStart"/>
            <w:r>
              <w:rPr>
                <w:rFonts w:ascii="Times New Roman" w:hAnsi="Times New Roman" w:cs="Times New Roman"/>
                <w:iCs/>
                <w:color w:val="000000"/>
                <w:sz w:val="18"/>
                <w:szCs w:val="18"/>
              </w:rPr>
              <w:t>xxxx</w:t>
            </w:r>
            <w:proofErr w:type="spellEnd"/>
            <w:r w:rsidRPr="00190F67">
              <w:rPr>
                <w:rFonts w:ascii="Times New Roman" w:hAnsi="Times New Roman" w:cs="Times New Roman"/>
                <w:iCs/>
                <w:color w:val="000000"/>
                <w:sz w:val="18"/>
                <w:szCs w:val="18"/>
              </w:rPr>
              <w:t xml:space="preserve"> </w:t>
            </w:r>
            <w:r>
              <w:rPr>
                <w:rFonts w:ascii="Times New Roman" w:hAnsi="Times New Roman" w:cs="Times New Roman"/>
                <w:iCs/>
                <w:color w:val="000000"/>
                <w:sz w:val="18"/>
                <w:szCs w:val="18"/>
              </w:rPr>
              <w:t>xx</w:t>
            </w:r>
            <w:r w:rsidRPr="00190F67">
              <w:rPr>
                <w:rFonts w:ascii="Times New Roman" w:hAnsi="Times New Roman" w:cs="Times New Roman"/>
                <w:iCs/>
                <w:color w:val="000000"/>
                <w:sz w:val="18"/>
                <w:szCs w:val="18"/>
              </w:rPr>
              <w:t>, 20</w:t>
            </w:r>
            <w:r>
              <w:rPr>
                <w:rFonts w:ascii="Times New Roman" w:hAnsi="Times New Roman" w:cs="Times New Roman"/>
                <w:iCs/>
                <w:color w:val="000000"/>
                <w:sz w:val="18"/>
                <w:szCs w:val="18"/>
              </w:rPr>
              <w:t>xx</w:t>
            </w:r>
            <w:r w:rsidRPr="00190F67">
              <w:rPr>
                <w:rFonts w:ascii="Times New Roman" w:hAnsi="Times New Roman" w:cs="Times New Roman"/>
                <w:iCs/>
                <w:color w:val="000000"/>
                <w:sz w:val="18"/>
                <w:szCs w:val="18"/>
              </w:rPr>
              <w:t xml:space="preserve"> </w:t>
            </w:r>
          </w:p>
          <w:p w14:paraId="4DBBB648" w14:textId="7DCF1078" w:rsidR="00D360E9" w:rsidRPr="00992F7D" w:rsidRDefault="00F9306F" w:rsidP="00F9306F">
            <w:pPr>
              <w:pStyle w:val="HTMLPreformatted"/>
              <w:shd w:val="clear" w:color="auto" w:fill="FFFFFF"/>
              <w:ind w:right="-116"/>
              <w:rPr>
                <w:rFonts w:ascii="Times New Roman" w:hAnsi="Times New Roman" w:cs="Times New Roman"/>
                <w:iCs/>
                <w:color w:val="000000"/>
                <w:sz w:val="18"/>
                <w:szCs w:val="18"/>
                <w:lang w:val="id-ID"/>
              </w:rPr>
            </w:pPr>
            <w:proofErr w:type="spellStart"/>
            <w:r w:rsidRPr="001950D2">
              <w:rPr>
                <w:rFonts w:ascii="Times New Roman" w:hAnsi="Times New Roman" w:cs="Times New Roman"/>
                <w:iCs/>
                <w:color w:val="000000"/>
                <w:sz w:val="18"/>
                <w:szCs w:val="18"/>
                <w:lang w:val="sv-SE"/>
              </w:rPr>
              <w:t>Published</w:t>
            </w:r>
            <w:proofErr w:type="spellEnd"/>
            <w:r w:rsidRPr="001950D2">
              <w:rPr>
                <w:rFonts w:ascii="Times New Roman" w:hAnsi="Times New Roman" w:cs="Times New Roman"/>
                <w:iCs/>
                <w:color w:val="000000"/>
                <w:sz w:val="18"/>
                <w:szCs w:val="18"/>
                <w:lang w:val="sv-SE"/>
              </w:rPr>
              <w:t xml:space="preserve">: </w:t>
            </w:r>
            <w:proofErr w:type="spellStart"/>
            <w:r w:rsidRPr="001950D2">
              <w:rPr>
                <w:rFonts w:ascii="Times New Roman" w:hAnsi="Times New Roman" w:cs="Times New Roman"/>
                <w:iCs/>
                <w:color w:val="000000"/>
                <w:sz w:val="18"/>
                <w:szCs w:val="18"/>
                <w:lang w:val="sv-SE"/>
              </w:rPr>
              <w:t>xxxx</w:t>
            </w:r>
            <w:proofErr w:type="spellEnd"/>
            <w:r w:rsidRPr="001950D2">
              <w:rPr>
                <w:rFonts w:ascii="Times New Roman" w:hAnsi="Times New Roman" w:cs="Times New Roman"/>
                <w:iCs/>
                <w:color w:val="000000"/>
                <w:sz w:val="18"/>
                <w:szCs w:val="18"/>
                <w:lang w:val="sv-SE"/>
              </w:rPr>
              <w:t xml:space="preserve"> xx, 20xx</w:t>
            </w:r>
          </w:p>
          <w:p w14:paraId="354CBA21" w14:textId="77777777" w:rsidR="00D360E9" w:rsidRPr="001950D2" w:rsidRDefault="00D360E9" w:rsidP="00D375ED">
            <w:pPr>
              <w:pStyle w:val="HTMLPreformatted"/>
              <w:shd w:val="clear" w:color="auto" w:fill="FFFFFF"/>
              <w:ind w:right="-116"/>
              <w:rPr>
                <w:rFonts w:ascii="Times New Roman" w:hAnsi="Times New Roman" w:cs="Times New Roman"/>
                <w:iCs/>
                <w:color w:val="000000"/>
                <w:sz w:val="18"/>
                <w:szCs w:val="18"/>
                <w:lang w:val="sv-SE"/>
              </w:rPr>
            </w:pPr>
          </w:p>
          <w:p w14:paraId="5B8D52E3" w14:textId="77777777" w:rsidR="00D360E9" w:rsidRPr="001950D2" w:rsidRDefault="00D360E9" w:rsidP="00D375ED">
            <w:pPr>
              <w:pStyle w:val="HTMLPreformatted"/>
              <w:shd w:val="clear" w:color="auto" w:fill="FFFFFF"/>
              <w:ind w:right="-116"/>
              <w:rPr>
                <w:rFonts w:ascii="Times New Roman" w:hAnsi="Times New Roman" w:cs="Times New Roman"/>
                <w:iCs/>
                <w:color w:val="000000"/>
                <w:sz w:val="18"/>
                <w:szCs w:val="18"/>
                <w:lang w:val="sv-SE"/>
              </w:rPr>
            </w:pPr>
          </w:p>
          <w:p w14:paraId="57B1B291" w14:textId="77777777" w:rsidR="00D360E9" w:rsidRPr="001950D2" w:rsidRDefault="00D360E9" w:rsidP="00D375ED">
            <w:pPr>
              <w:pStyle w:val="HTMLPreformatted"/>
              <w:shd w:val="clear" w:color="auto" w:fill="FFFFFF"/>
              <w:ind w:right="-116"/>
              <w:rPr>
                <w:rFonts w:ascii="Times New Roman" w:hAnsi="Times New Roman" w:cs="Times New Roman"/>
                <w:iCs/>
                <w:color w:val="000000"/>
                <w:sz w:val="18"/>
                <w:szCs w:val="18"/>
                <w:lang w:val="sv-SE"/>
              </w:rPr>
            </w:pPr>
            <w:r w:rsidRPr="001950D2">
              <w:rPr>
                <w:rFonts w:ascii="Times New Roman" w:hAnsi="Times New Roman" w:cs="Times New Roman"/>
                <w:iCs/>
                <w:color w:val="000000"/>
                <w:sz w:val="18"/>
                <w:szCs w:val="18"/>
                <w:lang w:val="sv-SE"/>
              </w:rPr>
              <w:t>_________</w:t>
            </w:r>
          </w:p>
          <w:p w14:paraId="03EE47B4" w14:textId="77777777" w:rsidR="00F9306F" w:rsidRDefault="00D360E9" w:rsidP="00D375ED">
            <w:pPr>
              <w:pStyle w:val="HTMLPreformatted"/>
              <w:shd w:val="clear" w:color="auto" w:fill="FFFFFF"/>
              <w:ind w:right="-116"/>
              <w:rPr>
                <w:rFonts w:ascii="Times New Roman" w:hAnsi="Times New Roman" w:cs="Times New Roman"/>
                <w:b/>
                <w:sz w:val="18"/>
                <w:szCs w:val="18"/>
                <w:lang w:val="sv-SE"/>
              </w:rPr>
            </w:pPr>
            <w:r w:rsidRPr="00F9306F">
              <w:rPr>
                <w:rFonts w:ascii="Times New Roman" w:hAnsi="Times New Roman" w:cs="Times New Roman"/>
                <w:b/>
                <w:iCs/>
                <w:color w:val="000000"/>
                <w:sz w:val="18"/>
                <w:szCs w:val="18"/>
                <w:lang w:val="sv-SE"/>
              </w:rPr>
              <w:t>Kata Kunci:</w:t>
            </w:r>
            <w:r w:rsidRPr="00F9306F">
              <w:rPr>
                <w:rFonts w:ascii="Times New Roman" w:hAnsi="Times New Roman" w:cs="Times New Roman"/>
                <w:b/>
                <w:sz w:val="18"/>
                <w:szCs w:val="18"/>
                <w:lang w:val="sv-SE"/>
              </w:rPr>
              <w:t xml:space="preserve"> </w:t>
            </w:r>
          </w:p>
          <w:p w14:paraId="7C4360E6" w14:textId="222AB22A" w:rsidR="00D360E9" w:rsidRPr="00F9306F" w:rsidRDefault="00F9306F" w:rsidP="00D375ED">
            <w:pPr>
              <w:pStyle w:val="HTMLPreformatted"/>
              <w:shd w:val="clear" w:color="auto" w:fill="FFFFFF"/>
              <w:ind w:right="-116"/>
              <w:rPr>
                <w:rFonts w:ascii="Times New Roman" w:hAnsi="Times New Roman" w:cs="Times New Roman"/>
                <w:b/>
                <w:sz w:val="18"/>
                <w:szCs w:val="18"/>
                <w:lang w:val="id-ID"/>
              </w:rPr>
            </w:pPr>
            <w:r w:rsidRPr="00033E64">
              <w:rPr>
                <w:rFonts w:ascii="Times New Roman" w:hAnsi="Times New Roman" w:cs="Times New Roman"/>
                <w:bCs/>
                <w:sz w:val="18"/>
                <w:szCs w:val="18"/>
                <w:lang w:val="sv-SE"/>
              </w:rPr>
              <w:t>P</w:t>
            </w:r>
            <w:proofErr w:type="spellStart"/>
            <w:r w:rsidR="00D22875" w:rsidRPr="00F9306F">
              <w:rPr>
                <w:rFonts w:ascii="Times New Roman" w:hAnsi="Times New Roman" w:cs="Times New Roman"/>
                <w:bCs/>
                <w:sz w:val="18"/>
                <w:szCs w:val="18"/>
                <w:lang w:val="id-ID"/>
              </w:rPr>
              <w:t>restasi</w:t>
            </w:r>
            <w:proofErr w:type="spellEnd"/>
            <w:r w:rsidR="00D22875" w:rsidRPr="00F9306F">
              <w:rPr>
                <w:rFonts w:ascii="Times New Roman" w:hAnsi="Times New Roman" w:cs="Times New Roman"/>
                <w:bCs/>
                <w:sz w:val="18"/>
                <w:szCs w:val="18"/>
                <w:lang w:val="id-ID"/>
              </w:rPr>
              <w:t xml:space="preserve"> kerja, </w:t>
            </w:r>
            <w:r w:rsidRPr="00033E64">
              <w:rPr>
                <w:rFonts w:ascii="Times New Roman" w:hAnsi="Times New Roman" w:cs="Times New Roman"/>
                <w:bCs/>
                <w:sz w:val="18"/>
                <w:szCs w:val="18"/>
                <w:lang w:val="sv-SE"/>
              </w:rPr>
              <w:t>M</w:t>
            </w:r>
            <w:proofErr w:type="spellStart"/>
            <w:r w:rsidR="00D22875" w:rsidRPr="00F9306F">
              <w:rPr>
                <w:rFonts w:ascii="Times New Roman" w:hAnsi="Times New Roman" w:cs="Times New Roman"/>
                <w:bCs/>
                <w:sz w:val="18"/>
                <w:szCs w:val="18"/>
                <w:lang w:val="id-ID"/>
              </w:rPr>
              <w:t>otivasi</w:t>
            </w:r>
            <w:proofErr w:type="spellEnd"/>
            <w:r w:rsidR="00D22875" w:rsidRPr="00F9306F">
              <w:rPr>
                <w:rFonts w:ascii="Times New Roman" w:hAnsi="Times New Roman" w:cs="Times New Roman"/>
                <w:bCs/>
                <w:sz w:val="18"/>
                <w:szCs w:val="18"/>
                <w:lang w:val="id-ID"/>
              </w:rPr>
              <w:t xml:space="preserve"> kerja</w:t>
            </w:r>
          </w:p>
          <w:p w14:paraId="3FE95A01" w14:textId="77777777" w:rsidR="00D360E9" w:rsidRPr="001950D2" w:rsidRDefault="00D360E9" w:rsidP="00D375ED">
            <w:pPr>
              <w:pStyle w:val="HTMLPreformatted"/>
              <w:shd w:val="clear" w:color="auto" w:fill="FFFFFF"/>
              <w:ind w:right="-116"/>
              <w:rPr>
                <w:rFonts w:ascii="Times New Roman" w:hAnsi="Times New Roman" w:cs="Times New Roman"/>
                <w:b/>
                <w:iCs/>
                <w:color w:val="000000"/>
                <w:sz w:val="18"/>
                <w:szCs w:val="18"/>
                <w:lang w:val="sv-SE"/>
              </w:rPr>
            </w:pPr>
          </w:p>
          <w:p w14:paraId="762EBB57" w14:textId="77777777" w:rsidR="00D360E9" w:rsidRPr="00190F67" w:rsidRDefault="00D360E9" w:rsidP="00D375ED">
            <w:pPr>
              <w:pStyle w:val="HTMLPreformatted"/>
              <w:shd w:val="clear" w:color="auto" w:fill="FFFFFF"/>
              <w:ind w:right="-116"/>
              <w:rPr>
                <w:rFonts w:ascii="Times New Roman" w:hAnsi="Times New Roman" w:cs="Times New Roman"/>
                <w:color w:val="000000"/>
                <w:sz w:val="18"/>
                <w:szCs w:val="18"/>
              </w:rPr>
            </w:pPr>
            <w:r w:rsidRPr="00190F67">
              <w:rPr>
                <w:rFonts w:ascii="Times New Roman" w:hAnsi="Times New Roman" w:cs="Times New Roman"/>
                <w:color w:val="000000"/>
                <w:sz w:val="18"/>
                <w:szCs w:val="18"/>
              </w:rPr>
              <w:t>__________________</w:t>
            </w:r>
            <w:r>
              <w:rPr>
                <w:rFonts w:ascii="Times New Roman" w:hAnsi="Times New Roman" w:cs="Times New Roman"/>
                <w:color w:val="000000"/>
                <w:sz w:val="18"/>
                <w:szCs w:val="18"/>
              </w:rPr>
              <w:t>______</w:t>
            </w:r>
          </w:p>
          <w:p w14:paraId="79D5F6C8" w14:textId="77777777" w:rsidR="00D360E9" w:rsidRPr="00190F67" w:rsidRDefault="00D360E9" w:rsidP="00D375ED">
            <w:pPr>
              <w:ind w:right="-116"/>
              <w:rPr>
                <w:b/>
                <w:color w:val="000000"/>
                <w:sz w:val="18"/>
                <w:szCs w:val="18"/>
                <w:lang w:val="fi-FI"/>
              </w:rPr>
            </w:pPr>
            <w:r w:rsidRPr="00190F67">
              <w:rPr>
                <w:b/>
                <w:color w:val="000000"/>
                <w:sz w:val="18"/>
                <w:szCs w:val="18"/>
                <w:lang w:val="fi-FI"/>
              </w:rPr>
              <w:t>*</w:t>
            </w:r>
            <w:r>
              <w:rPr>
                <w:b/>
                <w:color w:val="000000"/>
                <w:sz w:val="18"/>
                <w:szCs w:val="18"/>
                <w:lang w:val="fi-FI"/>
              </w:rPr>
              <w:t>Email Kor</w:t>
            </w:r>
            <w:r w:rsidRPr="00190F67">
              <w:rPr>
                <w:b/>
                <w:color w:val="000000"/>
                <w:sz w:val="18"/>
                <w:szCs w:val="18"/>
                <w:lang w:val="fi-FI"/>
              </w:rPr>
              <w:t>espon</w:t>
            </w:r>
            <w:r w:rsidR="00C956EF">
              <w:rPr>
                <w:b/>
                <w:color w:val="000000"/>
                <w:sz w:val="18"/>
                <w:szCs w:val="18"/>
                <w:lang w:val="fi-FI"/>
              </w:rPr>
              <w:t>den</w:t>
            </w:r>
            <w:r w:rsidRPr="00190F67">
              <w:rPr>
                <w:b/>
                <w:color w:val="000000"/>
                <w:sz w:val="18"/>
                <w:szCs w:val="18"/>
                <w:lang w:val="fi-FI"/>
              </w:rPr>
              <w:t>:</w:t>
            </w:r>
          </w:p>
          <w:p w14:paraId="2069525D" w14:textId="1EDDC3B2" w:rsidR="00D360E9" w:rsidRPr="00DF45E1" w:rsidRDefault="00DF45E1" w:rsidP="00D360E9">
            <w:pPr>
              <w:ind w:left="37" w:right="-116"/>
              <w:rPr>
                <w:color w:val="000000"/>
                <w:sz w:val="18"/>
                <w:szCs w:val="18"/>
                <w:u w:val="single"/>
                <w:lang w:val="fi-FI"/>
              </w:rPr>
            </w:pPr>
            <w:hyperlink r:id="rId10" w:history="1">
              <w:r w:rsidRPr="00DF45E1">
                <w:rPr>
                  <w:rStyle w:val="Hyperlink"/>
                  <w:sz w:val="18"/>
                  <w:szCs w:val="18"/>
                  <w:shd w:val="clear" w:color="auto" w:fill="FFFFFF"/>
                  <w:lang w:val="id-ID"/>
                </w:rPr>
                <w:t>simangunsongdevi21@gmail.com</w:t>
              </w:r>
            </w:hyperlink>
          </w:p>
        </w:tc>
        <w:tc>
          <w:tcPr>
            <w:tcW w:w="5812" w:type="dxa"/>
            <w:tcBorders>
              <w:top w:val="single" w:sz="4" w:space="0" w:color="auto"/>
              <w:bottom w:val="nil"/>
            </w:tcBorders>
            <w:shd w:val="clear" w:color="auto" w:fill="auto"/>
          </w:tcPr>
          <w:p w14:paraId="03898F6F" w14:textId="77777777" w:rsidR="00D360E9" w:rsidRDefault="00D360E9" w:rsidP="00D375ED">
            <w:pPr>
              <w:jc w:val="both"/>
              <w:rPr>
                <w:b/>
                <w:bCs/>
                <w:iCs/>
                <w:color w:val="000000"/>
                <w:sz w:val="20"/>
                <w:szCs w:val="20"/>
                <w:lang w:val="fi-FI"/>
              </w:rPr>
            </w:pPr>
          </w:p>
          <w:p w14:paraId="4F503A0A" w14:textId="5646C5C5" w:rsidR="00D360E9" w:rsidRPr="00D22875" w:rsidRDefault="00D360E9" w:rsidP="00D375ED">
            <w:pPr>
              <w:jc w:val="both"/>
              <w:rPr>
                <w:iCs/>
                <w:sz w:val="20"/>
                <w:szCs w:val="20"/>
                <w:lang w:val="id-ID"/>
              </w:rPr>
            </w:pPr>
            <w:proofErr w:type="spellStart"/>
            <w:r w:rsidRPr="00A91A80">
              <w:rPr>
                <w:b/>
                <w:bCs/>
                <w:iCs/>
                <w:color w:val="000000"/>
                <w:sz w:val="20"/>
                <w:szCs w:val="20"/>
                <w:lang w:val="fi-FI"/>
              </w:rPr>
              <w:t>Abstrak</w:t>
            </w:r>
            <w:proofErr w:type="spellEnd"/>
            <w:r w:rsidRPr="00A91A80">
              <w:rPr>
                <w:b/>
                <w:bCs/>
                <w:iCs/>
                <w:color w:val="000000"/>
                <w:sz w:val="20"/>
                <w:szCs w:val="20"/>
                <w:lang w:val="fi-FI"/>
              </w:rPr>
              <w:t>:</w:t>
            </w:r>
            <w:r w:rsidR="00033E64">
              <w:rPr>
                <w:b/>
                <w:bCs/>
                <w:iCs/>
                <w:color w:val="000000"/>
                <w:sz w:val="20"/>
                <w:szCs w:val="20"/>
                <w:lang w:val="fi-FI"/>
              </w:rPr>
              <w:t xml:space="preserve"> </w:t>
            </w:r>
            <w:r w:rsidR="00D22875">
              <w:rPr>
                <w:iCs/>
                <w:sz w:val="20"/>
                <w:szCs w:val="20"/>
                <w:lang w:val="id-ID"/>
              </w:rPr>
              <w:t>Kepuasan kerja merupakan sebuah cara pandang seseorang dalam perkerjaan nya baik itu tentang hal yang positif maupun hal yang negatif. Kepuasan kerja akan berkenaan dengan prestasi kerja atau keberhasilan dalam menjalanakan pekerjaan nya biasanya hal ini bersifat positif dan perorangan.semua kegiatan kerja pastinya didukung oleh adanya motivasi atau dorongan dari pinpinan atau atasan yang selalu memberikan semangat kepada bawahan nya dalam menjalankan pekerjaan. Sehingga dapat disimpulkan motivasi selalu berdampak baik dalam pekerjaan yang dapat membuat pekerja mencapai prestasi kerja</w:t>
            </w:r>
          </w:p>
          <w:p w14:paraId="53CF6B9F" w14:textId="77777777" w:rsidR="00D360E9" w:rsidRPr="0061725A" w:rsidRDefault="00D360E9" w:rsidP="00D375ED">
            <w:pPr>
              <w:jc w:val="both"/>
              <w:rPr>
                <w:color w:val="000000"/>
                <w:sz w:val="20"/>
                <w:szCs w:val="20"/>
                <w:lang w:val="fi-FI"/>
              </w:rPr>
            </w:pPr>
          </w:p>
        </w:tc>
      </w:tr>
      <w:tr w:rsidR="00D360E9" w:rsidRPr="00DF45E1" w14:paraId="4C847D5E" w14:textId="77777777" w:rsidTr="00D375ED">
        <w:tc>
          <w:tcPr>
            <w:tcW w:w="8647" w:type="dxa"/>
            <w:gridSpan w:val="2"/>
            <w:tcBorders>
              <w:bottom w:val="single" w:sz="4" w:space="0" w:color="auto"/>
            </w:tcBorders>
            <w:shd w:val="clear" w:color="auto" w:fill="auto"/>
          </w:tcPr>
          <w:p w14:paraId="2EDC17A9" w14:textId="77777777" w:rsidR="00D360E9" w:rsidRPr="001349B3" w:rsidRDefault="00D360E9" w:rsidP="00D375ED">
            <w:pPr>
              <w:ind w:right="-116"/>
              <w:rPr>
                <w:b/>
                <w:color w:val="000000"/>
                <w:sz w:val="20"/>
                <w:szCs w:val="20"/>
                <w:lang w:val="fi-FI"/>
              </w:rPr>
            </w:pPr>
          </w:p>
        </w:tc>
      </w:tr>
    </w:tbl>
    <w:p w14:paraId="11CA6A39" w14:textId="77777777" w:rsidR="00D360E9" w:rsidRDefault="00D360E9" w:rsidP="00D360E9">
      <w:pPr>
        <w:rPr>
          <w:lang w:val="fi-FI"/>
        </w:rPr>
      </w:pPr>
    </w:p>
    <w:p w14:paraId="1D59D5D7" w14:textId="77777777" w:rsidR="00D360E9" w:rsidRPr="00EA6099" w:rsidRDefault="00D360E9" w:rsidP="00D360E9">
      <w:pPr>
        <w:rPr>
          <w:lang w:val="fi-FI"/>
        </w:rPr>
        <w:sectPr w:rsidR="00D360E9" w:rsidRPr="00EA6099" w:rsidSect="00D375ED">
          <w:headerReference w:type="even" r:id="rId11"/>
          <w:headerReference w:type="default" r:id="rId12"/>
          <w:footerReference w:type="even" r:id="rId13"/>
          <w:footerReference w:type="default" r:id="rId14"/>
          <w:headerReference w:type="first" r:id="rId15"/>
          <w:footerReference w:type="first" r:id="rId16"/>
          <w:footnotePr>
            <w:pos w:val="beneathText"/>
          </w:footnotePr>
          <w:pgSz w:w="11905" w:h="16837"/>
          <w:pgMar w:top="1701" w:right="1247" w:bottom="1474" w:left="2041" w:header="720" w:footer="720" w:gutter="0"/>
          <w:cols w:space="720"/>
          <w:titlePg/>
          <w:docGrid w:linePitch="360"/>
        </w:sectPr>
      </w:pPr>
    </w:p>
    <w:p w14:paraId="1A6D5760" w14:textId="77777777" w:rsidR="00D360E9" w:rsidRPr="00D273B6" w:rsidRDefault="00D360E9" w:rsidP="00D360E9">
      <w:pPr>
        <w:autoSpaceDE w:val="0"/>
        <w:rPr>
          <w:b/>
          <w:color w:val="000000"/>
          <w:lang w:val="fi-FI"/>
        </w:rPr>
      </w:pPr>
      <w:r>
        <w:rPr>
          <w:b/>
          <w:color w:val="000000"/>
          <w:lang w:val="fi-FI"/>
        </w:rPr>
        <w:t>PENDAHULUAN</w:t>
      </w:r>
      <w:r w:rsidRPr="00D273B6">
        <w:rPr>
          <w:b/>
          <w:color w:val="000000"/>
          <w:lang w:val="fi-FI"/>
        </w:rPr>
        <w:t xml:space="preserve"> </w:t>
      </w:r>
    </w:p>
    <w:p w14:paraId="3C1BE15A" w14:textId="787D15F9" w:rsidR="00C06939" w:rsidRDefault="00C06939" w:rsidP="009A7087">
      <w:pPr>
        <w:autoSpaceDE w:val="0"/>
        <w:ind w:firstLine="567"/>
        <w:jc w:val="both"/>
        <w:rPr>
          <w:noProof/>
          <w:color w:val="000000"/>
          <w:lang w:val="id-ID"/>
        </w:rPr>
      </w:pPr>
      <w:r>
        <w:rPr>
          <w:noProof/>
          <w:color w:val="000000"/>
          <w:lang w:val="id-ID"/>
        </w:rPr>
        <w:t xml:space="preserve">Dalam sebuah perusahaan pastinya memerlukan Sumber Daya Manusia atau SDM yang keseluruhan pekerjaan akan dilakukan oleh SDM tersebut. Dari pada itu diperlukan manejemen SDM yang baik. Manejemen SDM adalah melakukan pengembangan karir dan motivasi kerja untuk mencapai kepuasan kerja karyawan hasil yang maksimal </w:t>
      </w:r>
      <w:r>
        <w:rPr>
          <w:noProof/>
          <w:color w:val="000000"/>
          <w:lang w:val="id-ID"/>
        </w:rPr>
        <w:fldChar w:fldCharType="begin" w:fldLock="1"/>
      </w:r>
      <w:r w:rsidR="00004275">
        <w:rPr>
          <w:noProof/>
          <w:color w:val="000000"/>
          <w:lang w:val="id-ID"/>
        </w:rPr>
        <w:instrText>ADDIN CSL_CITATION {"citationItems":[{"id":"ITEM-1","itemData":{"DOI":"10.30596/jimb.v18i1.1395","ISSN":"16937619","abstract":"Pengembangan karir adalah proses dan kegiatan mempersiapkan seorang karyawan menduduki jabatan dalam organisasi atau perusahaan, yang akan dilakukan dimasa mendatang.Penelitian ini mempunyai tujuan untuk mengetahui apakah ada pengaruh pengembangan karir dan motivasiterhadap kepuasan kerjakaryawan BPJS Ketenagakerjaan Kantor Cabang Belawan. Teknik pengumpulan data dalam penelitian ini adalah studi dokumentasi, wawancara dan daftar pertanyaan (kuesioner). Sedangkan teknik analisis data yang digunakan adalah analisis regresi berganda, uji asumsi klasik, uji hipotesis (uji t dan uji F) dan determinasi. Hasil dari penelitian ini menyimpulkan bahwa: (1) pengembangan karir berpengaruh positif terhadap kepuasan kerja yang berarti pengembangan karir dapat meningkatkan kepuasan kerja karyawan; (2) motivasi tidak berpengaruh terhadap kepuasan kerja; dan (3) bahwa pengembangan karir dan motivasi berpengaruh secara signifikan terhadap kepuasan kerja.","author":[{"dropping-particle":"","family":"","given":"","non-dropping-particle":"","parse-names":false,"suffix":""},{"dropping-particle":"","family":"","given":"","non-dropping-particle":"","parse-names":false,"suffix":""},{"dropping-particle":"","family":"Bahri","given":"Syaiful","non-dropping-particle":"","parse-names":false,"suffix":""},{"dropping-particle":"","family":"Chairatun Nisa","given":"Yuni","non-dropping-particle":"","parse-names":false,"suffix":""}],"container-title":"Jurnal Ilmiah Manajemen dan Bisnis","id":"ITEM-1","issue":"1","issued":{"date-parts":[["2017"]]},"page":"9-15","title":"Pengaruh Pengembangan Karir Dan Motivasi Kerja Terhadap Kepuasan Kerja Karyawan","type":"article-journal","volume":"18"},"uris":["http://www.mendeley.com/documents/?uuid=3171d6f3-f77b-4e2c-b2e6-84e2078cd21a"]}],"mendeley":{"formattedCitation":"( et al., 2017)","plainTextFormattedCitation":"( et al., 2017)","previouslyFormattedCitation":"( et al., 2017)"},"properties":{"noteIndex":0},"schema":"https://github.com/citation-style-language/schema/raw/master/csl-citation.json"}</w:instrText>
      </w:r>
      <w:r>
        <w:rPr>
          <w:noProof/>
          <w:color w:val="000000"/>
          <w:lang w:val="id-ID"/>
        </w:rPr>
        <w:fldChar w:fldCharType="separate"/>
      </w:r>
      <w:r w:rsidRPr="00C06939">
        <w:rPr>
          <w:noProof/>
          <w:color w:val="000000"/>
          <w:lang w:val="id-ID"/>
        </w:rPr>
        <w:t>( et al., 2017)</w:t>
      </w:r>
      <w:r>
        <w:rPr>
          <w:noProof/>
          <w:color w:val="000000"/>
          <w:lang w:val="id-ID"/>
        </w:rPr>
        <w:fldChar w:fldCharType="end"/>
      </w:r>
      <w:r>
        <w:rPr>
          <w:noProof/>
          <w:color w:val="000000"/>
          <w:lang w:val="id-ID"/>
        </w:rPr>
        <w:t>.</w:t>
      </w:r>
    </w:p>
    <w:p w14:paraId="3D3AF8E3" w14:textId="20089151" w:rsidR="00C06939" w:rsidRDefault="00C06939" w:rsidP="009A7087">
      <w:pPr>
        <w:autoSpaceDE w:val="0"/>
        <w:ind w:firstLine="567"/>
        <w:jc w:val="both"/>
        <w:rPr>
          <w:noProof/>
          <w:color w:val="000000"/>
          <w:lang w:val="id-ID"/>
        </w:rPr>
      </w:pPr>
      <w:r>
        <w:rPr>
          <w:noProof/>
          <w:color w:val="000000"/>
          <w:lang w:val="id-ID"/>
        </w:rPr>
        <w:t>Kepuasan kerja merupakan suatu cara pandang seseorang baik yang bersifat positif maupun bersifat negatif tentang pekerjaan. Kepuasan kerja dapat disimpulkan  sebagai apa yang membuat seseorang menyukai atau tidak menyukai perkerjaannya</w:t>
      </w:r>
      <w:r w:rsidR="00004275">
        <w:rPr>
          <w:noProof/>
          <w:color w:val="000000"/>
          <w:lang w:val="id-ID"/>
        </w:rPr>
        <w:t xml:space="preserve"> </w:t>
      </w:r>
      <w:r w:rsidR="00004275">
        <w:rPr>
          <w:noProof/>
          <w:color w:val="000000"/>
          <w:lang w:val="id-ID"/>
        </w:rPr>
        <w:fldChar w:fldCharType="begin" w:fldLock="1"/>
      </w:r>
      <w:r w:rsidR="00A063D2">
        <w:rPr>
          <w:noProof/>
          <w:color w:val="000000"/>
          <w:lang w:val="id-ID"/>
        </w:rPr>
        <w:instrText>ADDIN CSL_CITATION {"citationItems":[{"id":"ITEM-1","itemData":{"DOI":"10.31289/jimbi.v2i1.462","abstract":"Penelitian ini memiliki tujuan untuk mengetahui apakah motivasi kerja dan kepuasan kerja berpengaruh positif signifikan secara parsial maupun simultan terhadap kinerja karyawan PT. Sinarmas Medan. Penelitian ini dilakukan dengan menyebarkan kuesioner kepada 136 responden. Jenis penelitian ini adalah penelitian kuantitatif dengan teknik pengambilan sampel dalam penelitian ini adalah stratified proposional random sampling. Teknik analisis data dalam penelitian ini menggunakan teknik analisis regresi linear berganda. Hasil yang diperoleh dari penelitian ini adalah motivasi kerja dan kepuasan kerja berpengaruh positif signifikan secara parsial maupun simultan terhadap kinerja karyawan PT. Sinarmas Medan.","author":[{"dropping-particle":"","family":"Rahmawani","given":"Rizki","non-dropping-particle":"","parse-names":false,"suffix":""},{"dropping-particle":"","family":"Syahrial","given":"Hery","non-dropping-particle":"","parse-names":false,"suffix":""}],"container-title":"Jurnal Ilmiah Manajemen dan Bisnis (JIMBI) Available","id":"ITEM-1","issue":"1","issued":{"date-parts":[["2021"]]},"page":"27-40","title":"Pengaruh Motivasi Kerja dan Kepuasan Kerja terhadap Kinerja Karyawan PT. Sinarmas medan","type":"article-journal","volume":"2"},"uris":["http://www.mendeley.com/documents/?uuid=304cfd71-c367-4a3c-9725-075471f556fd"]}],"mendeley":{"formattedCitation":"(Rahmawani &amp; Syahrial, 2021)","plainTextFormattedCitation":"(Rahmawani &amp; Syahrial, 2021)","previouslyFormattedCitation":"(Rahmawani &amp; Syahrial, 2021)"},"properties":{"noteIndex":0},"schema":"https://github.com/citation-style-language/schema/raw/master/csl-citation.json"}</w:instrText>
      </w:r>
      <w:r w:rsidR="00004275">
        <w:rPr>
          <w:noProof/>
          <w:color w:val="000000"/>
          <w:lang w:val="id-ID"/>
        </w:rPr>
        <w:fldChar w:fldCharType="separate"/>
      </w:r>
      <w:r w:rsidR="00004275" w:rsidRPr="00004275">
        <w:rPr>
          <w:noProof/>
          <w:color w:val="000000"/>
          <w:lang w:val="id-ID"/>
        </w:rPr>
        <w:t>(Rahmawani &amp; Syahrial, 2021)</w:t>
      </w:r>
      <w:r w:rsidR="00004275">
        <w:rPr>
          <w:noProof/>
          <w:color w:val="000000"/>
          <w:lang w:val="id-ID"/>
        </w:rPr>
        <w:fldChar w:fldCharType="end"/>
      </w:r>
    </w:p>
    <w:p w14:paraId="122CF856" w14:textId="0507E965" w:rsidR="009A7087" w:rsidRDefault="00992F7D" w:rsidP="009A7087">
      <w:pPr>
        <w:autoSpaceDE w:val="0"/>
        <w:ind w:firstLine="567"/>
        <w:jc w:val="both"/>
        <w:rPr>
          <w:noProof/>
          <w:color w:val="000000"/>
          <w:lang w:val="id-ID"/>
        </w:rPr>
      </w:pPr>
      <w:r>
        <w:rPr>
          <w:noProof/>
          <w:color w:val="000000"/>
          <w:lang w:val="id-ID"/>
        </w:rPr>
        <w:t>Motivasi merupakan sebuah faktor untuk mendorong seseorang dalam melakukan sesuatu kegiatan. Motivasi juga sangat mendorong seseorang dalam mencapai tujuan atau dengan kata lain mencapai prestasi</w:t>
      </w:r>
      <w:r w:rsidR="009A7087">
        <w:rPr>
          <w:noProof/>
          <w:color w:val="000000"/>
          <w:lang w:val="id-ID"/>
        </w:rPr>
        <w:t xml:space="preserve">.motivasi biasanya diberikan kepada atasan kepada </w:t>
      </w:r>
      <w:r w:rsidR="009A7087">
        <w:rPr>
          <w:noProof/>
          <w:color w:val="000000"/>
          <w:lang w:val="id-ID"/>
        </w:rPr>
        <w:t xml:space="preserve">bawahannya atau bisa juga memotivasi diri sendiri dengan melihat berbagai macam contoh kehidupan di sekitarnya </w:t>
      </w:r>
      <w:r w:rsidR="009A7087">
        <w:rPr>
          <w:noProof/>
          <w:color w:val="000000"/>
          <w:lang w:val="id-ID"/>
        </w:rPr>
        <w:fldChar w:fldCharType="begin" w:fldLock="1"/>
      </w:r>
      <w:r w:rsidR="00C06939">
        <w:rPr>
          <w:noProof/>
          <w:color w:val="000000"/>
          <w:lang w:val="id-ID"/>
        </w:rPr>
        <w:instrText>ADDIN CSL_CITATION {"citationItems":[{"id":"ITEM-1","itemData":{"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Tanjung","given":"Dr Hasrudy","non-dropping-particle":"","parse-names":false,"suffix":""}],"container-title":"Syria Studies","id":"ITEM-1","issue":"1","issued":{"date-parts":[["2015"]]},"page":"37-72","title":"27Jurnal Ilmiah Manajemen dan Bisnis Vol. 15, No. 01, April 2015 ISSN: 1693-7619 (Print) http://jurnal.umsu.ac.id PENGARUH DISIPLIN KERJA DAN MOTIVASI KERJA TERHADAP PRESTASI KERJA PEGAWAI PADA DINAS SOSIAL DAN TENAGA KERJA KOTA MEDAN","type":"article-journal","volume":"7"},"uris":["http://www.mendeley.com/documents/?uuid=efe62c61-4832-40c7-84ae-ceba4385ecf3"]}],"mendeley":{"formattedCitation":"(Tanjung, 2015)","plainTextFormattedCitation":"(Tanjung, 2015)","previouslyFormattedCitation":"(Tanjung, 2015)"},"properties":{"noteIndex":0},"schema":"https://github.com/citation-style-language/schema/raw/master/csl-citation.json"}</w:instrText>
      </w:r>
      <w:r w:rsidR="009A7087">
        <w:rPr>
          <w:noProof/>
          <w:color w:val="000000"/>
          <w:lang w:val="id-ID"/>
        </w:rPr>
        <w:fldChar w:fldCharType="separate"/>
      </w:r>
      <w:r w:rsidR="009A7087" w:rsidRPr="009A7087">
        <w:rPr>
          <w:noProof/>
          <w:color w:val="000000"/>
          <w:lang w:val="id-ID"/>
        </w:rPr>
        <w:t>(Tanjung, 2015)</w:t>
      </w:r>
      <w:r w:rsidR="009A7087">
        <w:rPr>
          <w:noProof/>
          <w:color w:val="000000"/>
          <w:lang w:val="id-ID"/>
        </w:rPr>
        <w:fldChar w:fldCharType="end"/>
      </w:r>
      <w:r w:rsidR="009A7087">
        <w:rPr>
          <w:noProof/>
          <w:color w:val="000000"/>
          <w:lang w:val="id-ID"/>
        </w:rPr>
        <w:t>.</w:t>
      </w:r>
      <w:r>
        <w:rPr>
          <w:noProof/>
          <w:color w:val="000000"/>
          <w:lang w:val="id-ID"/>
        </w:rPr>
        <w:t xml:space="preserve"> </w:t>
      </w:r>
    </w:p>
    <w:p w14:paraId="33E03FC9" w14:textId="3AE77F9A" w:rsidR="00D360E9" w:rsidRDefault="00992F7D" w:rsidP="009A7087">
      <w:pPr>
        <w:autoSpaceDE w:val="0"/>
        <w:ind w:firstLine="567"/>
        <w:jc w:val="both"/>
        <w:rPr>
          <w:noProof/>
          <w:color w:val="000000"/>
          <w:lang w:val="id-ID"/>
        </w:rPr>
      </w:pPr>
      <w:r w:rsidRPr="00F9306F">
        <w:rPr>
          <w:noProof/>
          <w:color w:val="000000"/>
          <w:lang w:val="sv-SE"/>
        </w:rPr>
        <w:t>Menurut Wexley &amp; Yukl motivasi didefinisikan sebagai “suatu proses dimana perilaku digerakkan dan diarahkan</w:t>
      </w:r>
      <w:r w:rsidR="00033E64">
        <w:rPr>
          <w:noProof/>
          <w:color w:val="000000"/>
          <w:lang w:val="sv-SE"/>
        </w:rPr>
        <w:t>.</w:t>
      </w:r>
      <w:r w:rsidRPr="00F9306F">
        <w:rPr>
          <w:noProof/>
          <w:color w:val="000000"/>
          <w:lang w:val="sv-SE"/>
        </w:rPr>
        <w:t xml:space="preserve">” Ahli lain memberikan kesamaan antara motif dan </w:t>
      </w:r>
      <w:r w:rsidRPr="00F9306F">
        <w:rPr>
          <w:i/>
          <w:iCs/>
          <w:noProof/>
          <w:color w:val="000000"/>
          <w:lang w:val="sv-SE"/>
        </w:rPr>
        <w:t>needs</w:t>
      </w:r>
      <w:r w:rsidRPr="00F9306F">
        <w:rPr>
          <w:noProof/>
          <w:color w:val="000000"/>
          <w:lang w:val="sv-SE"/>
        </w:rPr>
        <w:t>. Sehingga dari batasa itu disimpulkan bahwa motif adalah yang melatarbelakangi individu berbuat untuk mencapai tujuan tertentu</w:t>
      </w:r>
      <w:r>
        <w:rPr>
          <w:noProof/>
          <w:color w:val="000000"/>
          <w:lang w:val="id-ID"/>
        </w:rPr>
        <w:t>.</w:t>
      </w:r>
    </w:p>
    <w:p w14:paraId="018284F9" w14:textId="4C204557" w:rsidR="00C06939" w:rsidRDefault="008B2A5F" w:rsidP="00C06939">
      <w:pPr>
        <w:autoSpaceDE w:val="0"/>
        <w:ind w:firstLine="567"/>
        <w:jc w:val="both"/>
        <w:rPr>
          <w:noProof/>
          <w:color w:val="000000"/>
          <w:lang w:val="id-ID"/>
        </w:rPr>
      </w:pPr>
      <w:r>
        <w:rPr>
          <w:noProof/>
          <w:color w:val="000000"/>
          <w:lang w:val="id-ID"/>
        </w:rPr>
        <w:t xml:space="preserve">Prestasi kerja merupakan sebuah tanda keberhasilan dari sebuah pekerjaan perorangnya, prestasi kerja juga merupakan faktor yang menjadi pengukuran keberhasilan dalam menjalankan pekerjaan. Prestasi kerja juga </w:t>
      </w:r>
      <w:r w:rsidR="00C06939">
        <w:rPr>
          <w:noProof/>
          <w:color w:val="000000"/>
          <w:lang w:val="id-ID"/>
        </w:rPr>
        <w:t xml:space="preserve">didorong dengan kedisiplinan pekerja dalam menjalankan pekerjaan nya </w:t>
      </w:r>
      <w:r w:rsidR="00C06939">
        <w:rPr>
          <w:noProof/>
          <w:color w:val="000000"/>
          <w:lang w:val="id-ID"/>
        </w:rPr>
        <w:fldChar w:fldCharType="begin" w:fldLock="1"/>
      </w:r>
      <w:r w:rsidR="00C06939">
        <w:rPr>
          <w:noProof/>
          <w:color w:val="000000"/>
          <w:lang w:val="id-ID"/>
        </w:rPr>
        <w:instrText>ADDIN CSL_CITATION {"citationItems":[{"id":"ITEM-1","itemData":{"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Tanjung","given":"Dr Hasrudy","non-dropping-particle":"","parse-names":false,"suffix":""}],"container-title":"Syria Studies","id":"ITEM-1","issue":"1","issued":{"date-parts":[["2015"]]},"page":"37-72","title":"27Jurnal Ilmiah Manajemen dan Bisnis Vol. 15, No. 01, April 2015 ISSN: 1693-7619 (Print) http://jurnal.umsu.ac.id PENGARUH DISIPLIN KERJA DAN MOTIVASI KERJA TERHADAP PRESTASI KERJA PEGAWAI PADA DINAS SOSIAL DAN TENAGA KERJA KOTA MEDAN","type":"article-journal","volume":"7"},"uris":["http://www.mendeley.com/documents/?uuid=efe62c61-4832-40c7-84ae-ceba4385ecf3"]}],"mendeley":{"formattedCitation":"(Tanjung, 2015)","plainTextFormattedCitation":"(Tanjung, 2015)","previouslyFormattedCitation":"(Tanjung, 2015)"},"properties":{"noteIndex":0},"schema":"https://github.com/citation-style-language/schema/raw/master/csl-citation.json"}</w:instrText>
      </w:r>
      <w:r w:rsidR="00C06939">
        <w:rPr>
          <w:noProof/>
          <w:color w:val="000000"/>
          <w:lang w:val="id-ID"/>
        </w:rPr>
        <w:fldChar w:fldCharType="separate"/>
      </w:r>
      <w:r w:rsidR="00C06939" w:rsidRPr="00C06939">
        <w:rPr>
          <w:noProof/>
          <w:color w:val="000000"/>
          <w:lang w:val="id-ID"/>
        </w:rPr>
        <w:t>(Tanjung, 2015)</w:t>
      </w:r>
      <w:r w:rsidR="00C06939">
        <w:rPr>
          <w:noProof/>
          <w:color w:val="000000"/>
          <w:lang w:val="id-ID"/>
        </w:rPr>
        <w:fldChar w:fldCharType="end"/>
      </w:r>
      <w:r w:rsidR="00C06939">
        <w:rPr>
          <w:noProof/>
          <w:color w:val="000000"/>
          <w:lang w:val="id-ID"/>
        </w:rPr>
        <w:t>.</w:t>
      </w:r>
    </w:p>
    <w:p w14:paraId="0E3F9466" w14:textId="6A32E260" w:rsidR="00004275" w:rsidRPr="00004275" w:rsidRDefault="00004275" w:rsidP="00C06939">
      <w:pPr>
        <w:autoSpaceDE w:val="0"/>
        <w:ind w:firstLine="567"/>
        <w:jc w:val="both"/>
        <w:rPr>
          <w:noProof/>
          <w:color w:val="000000"/>
          <w:lang w:val="id-ID"/>
        </w:rPr>
      </w:pPr>
      <w:r>
        <w:rPr>
          <w:noProof/>
          <w:color w:val="000000"/>
          <w:lang w:val="id-ID"/>
        </w:rPr>
        <w:t xml:space="preserve">Kinerja adalah istilah yang berasal dari kata </w:t>
      </w:r>
      <w:r>
        <w:rPr>
          <w:i/>
          <w:noProof/>
          <w:color w:val="000000"/>
          <w:lang w:val="id-ID"/>
        </w:rPr>
        <w:t xml:space="preserve">job perfornence </w:t>
      </w:r>
      <w:r>
        <w:rPr>
          <w:noProof/>
          <w:color w:val="000000"/>
          <w:lang w:val="id-ID"/>
        </w:rPr>
        <w:t xml:space="preserve">atau </w:t>
      </w:r>
      <w:r>
        <w:rPr>
          <w:i/>
          <w:noProof/>
          <w:color w:val="000000"/>
          <w:lang w:val="id-ID"/>
        </w:rPr>
        <w:t xml:space="preserve">actual perfornence </w:t>
      </w:r>
      <w:r>
        <w:rPr>
          <w:noProof/>
          <w:color w:val="000000"/>
          <w:lang w:val="id-ID"/>
        </w:rPr>
        <w:t xml:space="preserve">terdapat dua faktor yang </w:t>
      </w:r>
      <w:r>
        <w:rPr>
          <w:noProof/>
          <w:color w:val="000000"/>
          <w:lang w:val="id-ID"/>
        </w:rPr>
        <w:lastRenderedPageBreak/>
        <w:t xml:space="preserve">mempengaruhi kinerja karyawan dalam menjalan pekerjaan nya, yaitu faktor dari dalam diri pegawainya dan faktor pekerjaannya, faktor yang terdapat pada diri karyawan nya adalah seperti kecerdasan (IQ), kemudian ada dari umur, </w:t>
      </w:r>
      <w:r w:rsidR="00A063D2">
        <w:rPr>
          <w:noProof/>
          <w:color w:val="000000"/>
          <w:lang w:val="id-ID"/>
        </w:rPr>
        <w:t xml:space="preserve">masa jabatan dan jenis kelamin </w:t>
      </w:r>
      <w:r w:rsidR="00A063D2">
        <w:rPr>
          <w:noProof/>
          <w:color w:val="000000"/>
          <w:lang w:val="id-ID"/>
        </w:rPr>
        <w:fldChar w:fldCharType="begin" w:fldLock="1"/>
      </w:r>
      <w:r w:rsidR="00A063D2">
        <w:rPr>
          <w:noProof/>
          <w:color w:val="000000"/>
          <w:lang w:val="id-ID"/>
        </w:rPr>
        <w:instrText>ADDIN CSL_CITATION {"citationItems":[{"id":"ITEM-1","itemData":{"DOI":"10.32528/ipteks.v4i1.2109","ISSN":"2459-9921","abstract":"Penelitian ini membahas tentang motivasi kerja, lingkungan kerja dan budaya kerja terhadap kinerja karyawan. Motivasi kerja (X1), Lingkungan kerja (X2), dan budaya kerja (X3) merupakan variabel independen dan kinerja karyawan sebagai variabel dependen (Y). Populasi dari penelitian ini adalah karyawan Dinas Sosial Kabupaten Jember yang menguji 32 orang. Alat analisis yang digunakan dalam penelitian ini yaitu uji validitas, uji reliabilitas, uji asumsi klasik, analisis regresi linier berganda, uji T, uji F dan uji R2. Hasil pengujian hipotesis pertama (H1) menunjukkan tidak ada pengaruh yang signifikan antara motivasi kerja terhadap kinerja karyawan dengan tingkat signifikasi sebesar 0,549 (p&gt; 0,05). Hipotesis kedua (H2) menunjukkan ada pengaruh yang signifikan antara Lingkungan terhadap kinerja karyawan dengan tingkat signifikasi sebesar 0,009 (p &lt;0,05). Hipotesis tiga (H3) menunjukkan ada pengaruh yang signifikan antara lingkungan kerja terhadap turnover intention dengan tingkat signifikasi sebesar 0,005 (p &lt;0,05). Hasil penelitian menunjukkan lingkungan kerja dan budaya kerja positif dan signifikan terhadap kinerja karyawan. Sementara motivasi kerjatidakengaruhi terhadap kinerja karyawan. Hasil penelitian menunjukkan lingkungan kerja dan budaya kerja positif dan signifikan terhadap kinerja karyawan. Sementara motivasi kerjatidakengaruhi terhadap kinerja karyawan. Hasil penelitian menunjukkan lingkungan kerja dan budaya kerja positif dan signifikan terhadap kinerja karyawan. Sementara motivasi kerjatidakengaruhi terhadap kinerja karyawan.","author":[{"dropping-particle":"","family":"Adha","given":"Risky Nur","non-dropping-particle":"","parse-names":false,"suffix":""},{"dropping-particle":"","family":"Qomariah","given":"Nurul","non-dropping-particle":"","parse-names":false,"suffix":""},{"dropping-particle":"","family":"Hafidzi","given":"Achmad Hasan","non-dropping-particle":"","parse-names":false,"suffix":""}],"container-title":"Jurnal Penelitian IPTEKS","id":"ITEM-1","issue":"1","issued":{"date-parts":[["2019"]]},"page":"47","title":"Pengaruh Motivasi Kerja, Lingkungan Kerja, Budaya Kerja Terhadap Kinerja Karyawan Dinas Sosial Kabupaten Jember","type":"article-journal","volume":"4"},"uris":["http://www.mendeley.com/documents/?uuid=deec9c4d-ee86-462b-ad75-d1507b268a64"]}],"mendeley":{"formattedCitation":"(Adha et al., 2019)","plainTextFormattedCitation":"(Adha et al., 2019)","previouslyFormattedCitation":"(Adha et al., 2019)"},"properties":{"noteIndex":0},"schema":"https://github.com/citation-style-language/schema/raw/master/csl-citation.json"}</w:instrText>
      </w:r>
      <w:r w:rsidR="00A063D2">
        <w:rPr>
          <w:noProof/>
          <w:color w:val="000000"/>
          <w:lang w:val="id-ID"/>
        </w:rPr>
        <w:fldChar w:fldCharType="separate"/>
      </w:r>
      <w:r w:rsidR="00A063D2" w:rsidRPr="00A063D2">
        <w:rPr>
          <w:noProof/>
          <w:color w:val="000000"/>
          <w:lang w:val="id-ID"/>
        </w:rPr>
        <w:t>(Adha et al., 2019)</w:t>
      </w:r>
      <w:r w:rsidR="00A063D2">
        <w:rPr>
          <w:noProof/>
          <w:color w:val="000000"/>
          <w:lang w:val="id-ID"/>
        </w:rPr>
        <w:fldChar w:fldCharType="end"/>
      </w:r>
    </w:p>
    <w:p w14:paraId="6E820B97" w14:textId="77777777" w:rsidR="00C06939" w:rsidRPr="00992F7D" w:rsidRDefault="00C06939" w:rsidP="00C06939">
      <w:pPr>
        <w:autoSpaceDE w:val="0"/>
        <w:ind w:firstLine="567"/>
        <w:jc w:val="both"/>
        <w:rPr>
          <w:noProof/>
          <w:color w:val="000000"/>
          <w:lang w:val="id-ID"/>
        </w:rPr>
      </w:pPr>
    </w:p>
    <w:p w14:paraId="3CFBCC59" w14:textId="77777777" w:rsidR="00D360E9" w:rsidRPr="00D273B6" w:rsidRDefault="00D360E9" w:rsidP="00D360E9">
      <w:pPr>
        <w:autoSpaceDE w:val="0"/>
        <w:rPr>
          <w:b/>
          <w:color w:val="000000"/>
          <w:lang w:val="sv-SE"/>
        </w:rPr>
      </w:pPr>
      <w:r>
        <w:rPr>
          <w:b/>
          <w:color w:val="000000"/>
          <w:lang w:val="sv-SE"/>
        </w:rPr>
        <w:t>KAJIAN PUSTAKA</w:t>
      </w:r>
    </w:p>
    <w:p w14:paraId="6CDA2BEC" w14:textId="6EF4FF08" w:rsidR="00D360E9" w:rsidRDefault="00A063D2" w:rsidP="00D360E9">
      <w:pPr>
        <w:autoSpaceDE w:val="0"/>
        <w:rPr>
          <w:b/>
          <w:color w:val="000000" w:themeColor="text1"/>
          <w:lang w:val="id-ID"/>
        </w:rPr>
      </w:pPr>
      <w:r>
        <w:rPr>
          <w:b/>
          <w:color w:val="000000" w:themeColor="text1"/>
          <w:lang w:val="id-ID"/>
        </w:rPr>
        <w:t>Prestasi Kerja</w:t>
      </w:r>
    </w:p>
    <w:p w14:paraId="7EC1E181" w14:textId="52F57ADC" w:rsidR="00A063D2" w:rsidRPr="00A063D2" w:rsidRDefault="00A063D2" w:rsidP="00A063D2">
      <w:pPr>
        <w:pStyle w:val="ListParagraph"/>
        <w:numPr>
          <w:ilvl w:val="0"/>
          <w:numId w:val="1"/>
        </w:numPr>
        <w:autoSpaceDE w:val="0"/>
        <w:ind w:left="540"/>
        <w:jc w:val="both"/>
        <w:rPr>
          <w:rFonts w:ascii="Times New Roman" w:hAnsi="Times New Roman"/>
          <w:color w:val="000000"/>
          <w:sz w:val="24"/>
          <w:szCs w:val="24"/>
          <w:lang w:val="id-ID"/>
        </w:rPr>
      </w:pPr>
      <w:r w:rsidRPr="00A063D2">
        <w:rPr>
          <w:rFonts w:ascii="Times New Roman" w:hAnsi="Times New Roman"/>
          <w:color w:val="000000"/>
          <w:sz w:val="24"/>
          <w:szCs w:val="24"/>
          <w:lang w:val="id-ID"/>
        </w:rPr>
        <w:t>Pengertian prestasi kerja</w:t>
      </w:r>
    </w:p>
    <w:p w14:paraId="4795A55B" w14:textId="713429D1" w:rsidR="00A063D2" w:rsidRDefault="00A063D2" w:rsidP="00A063D2">
      <w:pPr>
        <w:pStyle w:val="ListParagraph"/>
        <w:autoSpaceDE w:val="0"/>
        <w:ind w:left="540"/>
        <w:jc w:val="both"/>
        <w:rPr>
          <w:rFonts w:ascii="Times New Roman" w:hAnsi="Times New Roman"/>
          <w:color w:val="000000"/>
          <w:sz w:val="24"/>
          <w:szCs w:val="24"/>
          <w:lang w:val="id-ID"/>
        </w:rPr>
      </w:pPr>
      <w:r w:rsidRPr="00A063D2">
        <w:rPr>
          <w:rFonts w:ascii="Times New Roman" w:hAnsi="Times New Roman"/>
          <w:color w:val="000000"/>
          <w:sz w:val="24"/>
          <w:szCs w:val="24"/>
          <w:lang w:val="id-ID"/>
        </w:rPr>
        <w:t xml:space="preserve">Menurut Edy Sutrisno (2009) dalam </w:t>
      </w:r>
      <w:r w:rsidRPr="00A063D2">
        <w:rPr>
          <w:rFonts w:ascii="Times New Roman" w:hAnsi="Times New Roman"/>
          <w:color w:val="000000"/>
          <w:sz w:val="24"/>
          <w:szCs w:val="24"/>
          <w:lang w:val="id-ID"/>
        </w:rPr>
        <w:fldChar w:fldCharType="begin" w:fldLock="1"/>
      </w:r>
      <w:r w:rsidRPr="00A063D2">
        <w:rPr>
          <w:rFonts w:ascii="Times New Roman" w:hAnsi="Times New Roman"/>
          <w:color w:val="000000"/>
          <w:sz w:val="24"/>
          <w:szCs w:val="24"/>
          <w:lang w:val="id-ID"/>
        </w:rPr>
        <w:instrText>ADDIN CSL_CITATION {"citationItems":[{"id":"ITEM-1","itemData":{"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Tanjung","given":"Dr Hasrudy","non-dropping-particle":"","parse-names":false,"suffix":""}],"container-title":"Syria Studies","id":"ITEM-1","issue":"1","issued":{"date-parts":[["2015"]]},"page":"37-72","title":"27Jurnal Ilmiah Manajemen dan Bisnis Vol. 15, No. 01, April 2015 ISSN: 1693-7619 (Print) http://jurnal.umsu.ac.id PENGARUH DISIPLIN KERJA DAN MOTIVASI KERJA TERHADAP PRESTASI KERJA PEGAWAI PADA DINAS SOSIAL DAN TENAGA KERJA KOTA MEDAN","type":"article-journal","volume":"7"},"uris":["http://www.mendeley.com/documents/?uuid=efe62c61-4832-40c7-84ae-ceba4385ecf3"]}],"mendeley":{"formattedCitation":"(Tanjung, 2015)","plainTextFormattedCitation":"(Tanjung, 2015)"},"properties":{"noteIndex":0},"schema":"https://github.com/citation-style-language/schema/raw/master/csl-citation.json"}</w:instrText>
      </w:r>
      <w:r w:rsidRPr="00A063D2">
        <w:rPr>
          <w:rFonts w:ascii="Times New Roman" w:hAnsi="Times New Roman"/>
          <w:color w:val="000000"/>
          <w:sz w:val="24"/>
          <w:szCs w:val="24"/>
          <w:lang w:val="id-ID"/>
        </w:rPr>
        <w:fldChar w:fldCharType="separate"/>
      </w:r>
      <w:r w:rsidRPr="00A063D2">
        <w:rPr>
          <w:rFonts w:ascii="Times New Roman" w:hAnsi="Times New Roman"/>
          <w:noProof/>
          <w:color w:val="000000"/>
          <w:sz w:val="24"/>
          <w:szCs w:val="24"/>
          <w:lang w:val="id-ID"/>
        </w:rPr>
        <w:t>(Tanjung, 2015)</w:t>
      </w:r>
      <w:r w:rsidRPr="00A063D2">
        <w:rPr>
          <w:rFonts w:ascii="Times New Roman" w:hAnsi="Times New Roman"/>
          <w:color w:val="000000"/>
          <w:sz w:val="24"/>
          <w:szCs w:val="24"/>
          <w:lang w:val="id-ID"/>
        </w:rPr>
        <w:fldChar w:fldCharType="end"/>
      </w:r>
      <w:r w:rsidRPr="00A063D2">
        <w:rPr>
          <w:rFonts w:ascii="Times New Roman" w:hAnsi="Times New Roman"/>
          <w:color w:val="000000"/>
          <w:sz w:val="24"/>
          <w:szCs w:val="24"/>
          <w:lang w:val="id-ID"/>
        </w:rPr>
        <w:t xml:space="preserve"> mengungkapkan pre</w:t>
      </w:r>
      <w:r>
        <w:rPr>
          <w:rFonts w:ascii="Times New Roman" w:hAnsi="Times New Roman"/>
          <w:color w:val="000000"/>
          <w:sz w:val="24"/>
          <w:szCs w:val="24"/>
          <w:lang w:val="id-ID"/>
        </w:rPr>
        <w:t xml:space="preserve">stasi kerja adalah hasil upaya </w:t>
      </w:r>
      <w:r w:rsidRPr="00A063D2">
        <w:rPr>
          <w:rFonts w:ascii="Times New Roman" w:hAnsi="Times New Roman"/>
          <w:color w:val="000000"/>
          <w:sz w:val="24"/>
          <w:szCs w:val="24"/>
          <w:lang w:val="id-ID"/>
        </w:rPr>
        <w:t xml:space="preserve">seseorang </w:t>
      </w:r>
      <w:r>
        <w:rPr>
          <w:rFonts w:ascii="Times New Roman" w:hAnsi="Times New Roman"/>
          <w:color w:val="000000"/>
          <w:sz w:val="24"/>
          <w:szCs w:val="24"/>
          <w:lang w:val="id-ID"/>
        </w:rPr>
        <w:t xml:space="preserve">yang telah ditentukan oleh kemampuan karakteristik pribadinya serta persepsi terhadap perannya dalam pekerjaan tersebut. Jadi dapat disimpulakan bahwa  prestasi kerja adalah </w:t>
      </w:r>
      <w:r w:rsidR="00D375ED">
        <w:rPr>
          <w:rFonts w:ascii="Times New Roman" w:hAnsi="Times New Roman"/>
          <w:color w:val="000000"/>
          <w:sz w:val="24"/>
          <w:szCs w:val="24"/>
          <w:lang w:val="id-ID"/>
        </w:rPr>
        <w:t>sebagai hasil kerja yang telah dicapai seseorang dari tingkah lakunya dalam melaksanakan kegiatan kegiatan yang telah diberikan.</w:t>
      </w:r>
    </w:p>
    <w:p w14:paraId="5FC82F0F" w14:textId="54DD5DC3" w:rsidR="00D375ED" w:rsidRDefault="00191524" w:rsidP="00D375ED">
      <w:pPr>
        <w:pStyle w:val="ListParagraph"/>
        <w:numPr>
          <w:ilvl w:val="0"/>
          <w:numId w:val="1"/>
        </w:numPr>
        <w:autoSpaceDE w:val="0"/>
        <w:ind w:left="540"/>
        <w:jc w:val="both"/>
        <w:rPr>
          <w:rFonts w:ascii="Times New Roman" w:hAnsi="Times New Roman"/>
          <w:color w:val="000000"/>
          <w:sz w:val="24"/>
          <w:szCs w:val="24"/>
          <w:lang w:val="id-ID"/>
        </w:rPr>
      </w:pPr>
      <w:r>
        <w:rPr>
          <w:rFonts w:ascii="Times New Roman" w:hAnsi="Times New Roman"/>
          <w:color w:val="000000"/>
          <w:sz w:val="24"/>
          <w:szCs w:val="24"/>
          <w:lang w:val="id-ID"/>
        </w:rPr>
        <w:t>Faktor yang mempengaruhi prestasi kerja</w:t>
      </w:r>
    </w:p>
    <w:p w14:paraId="7713FCFD" w14:textId="2395FC74" w:rsidR="00191524" w:rsidRDefault="00191524" w:rsidP="00191524">
      <w:pPr>
        <w:pStyle w:val="ListParagraph"/>
        <w:autoSpaceDE w:val="0"/>
        <w:ind w:left="540"/>
        <w:jc w:val="both"/>
        <w:rPr>
          <w:rFonts w:ascii="Times New Roman" w:hAnsi="Times New Roman"/>
          <w:color w:val="000000"/>
          <w:sz w:val="24"/>
          <w:szCs w:val="24"/>
          <w:lang w:val="id-ID"/>
        </w:rPr>
      </w:pPr>
      <w:r>
        <w:rPr>
          <w:rFonts w:ascii="Times New Roman" w:hAnsi="Times New Roman"/>
          <w:color w:val="000000"/>
          <w:sz w:val="24"/>
          <w:szCs w:val="24"/>
          <w:lang w:val="id-ID"/>
        </w:rPr>
        <w:t>Ada dua faktor yang mempengaruhi prestasi kerja yakni disiplin kerja dan motivasi kerja, disiplin kerja tercipta dari kepribadian setiap orang yang dapat dilatih dan menjadi kebiasaan dalam menjalankan kerja sedangkan motivasi kerja dapat diperoleh dari diri sendiri dan lingkungan, misalnya motivasi yang diberikan pimpinan kepada bawahan dan bisa juga didapat dari keluarga yang memberikan semangat sehingga menjadikan itu sebagai motivasi dalam bekerja.</w:t>
      </w:r>
    </w:p>
    <w:p w14:paraId="4C02A942" w14:textId="7A9E44BB" w:rsidR="00191524" w:rsidRDefault="00191524" w:rsidP="00191524">
      <w:pPr>
        <w:pStyle w:val="ListParagraph"/>
        <w:autoSpaceDE w:val="0"/>
        <w:ind w:left="0"/>
        <w:jc w:val="both"/>
        <w:rPr>
          <w:rFonts w:ascii="Times New Roman" w:hAnsi="Times New Roman"/>
          <w:b/>
          <w:color w:val="000000"/>
          <w:sz w:val="24"/>
          <w:szCs w:val="24"/>
          <w:lang w:val="id-ID"/>
        </w:rPr>
      </w:pPr>
      <w:r>
        <w:rPr>
          <w:rFonts w:ascii="Times New Roman" w:hAnsi="Times New Roman"/>
          <w:b/>
          <w:color w:val="000000"/>
          <w:sz w:val="24"/>
          <w:szCs w:val="24"/>
          <w:lang w:val="id-ID"/>
        </w:rPr>
        <w:t>Motivasi Kerja</w:t>
      </w:r>
    </w:p>
    <w:p w14:paraId="3456A254" w14:textId="4F86FE5D" w:rsidR="00191524" w:rsidRPr="00191524" w:rsidRDefault="00191524" w:rsidP="00191524">
      <w:pPr>
        <w:pStyle w:val="ListParagraph"/>
        <w:autoSpaceDE w:val="0"/>
        <w:ind w:left="0"/>
        <w:jc w:val="both"/>
        <w:rPr>
          <w:rFonts w:ascii="Times New Roman" w:hAnsi="Times New Roman"/>
          <w:color w:val="000000"/>
          <w:sz w:val="24"/>
          <w:szCs w:val="24"/>
          <w:lang w:val="id-ID"/>
        </w:rPr>
      </w:pPr>
      <w:r>
        <w:rPr>
          <w:rFonts w:ascii="Times New Roman" w:hAnsi="Times New Roman"/>
          <w:color w:val="000000"/>
          <w:sz w:val="24"/>
          <w:szCs w:val="24"/>
          <w:lang w:val="id-ID"/>
        </w:rPr>
        <w:tab/>
      </w:r>
      <w:r w:rsidR="00201303">
        <w:rPr>
          <w:rFonts w:ascii="Times New Roman" w:hAnsi="Times New Roman"/>
          <w:color w:val="000000"/>
          <w:sz w:val="24"/>
          <w:szCs w:val="24"/>
          <w:lang w:val="id-ID"/>
        </w:rPr>
        <w:t xml:space="preserve">Motivasi kerja merupakan dorongan secara psikologis yang diberikan </w:t>
      </w:r>
      <w:r w:rsidR="00201303">
        <w:rPr>
          <w:rFonts w:ascii="Times New Roman" w:hAnsi="Times New Roman"/>
          <w:color w:val="000000"/>
          <w:sz w:val="24"/>
          <w:szCs w:val="24"/>
          <w:lang w:val="id-ID"/>
        </w:rPr>
        <w:t>seseorang kepada diri sendiri yang dapat menentukan ara perilaku dalam sebuah organisasi pekerjaan, sebuah motivasi dapat membuat seseorang mau berperilaku dan bekerja dengan giat dan baik seseuai dengan tugas dan kewajiban yang telah diberikan kepadanya</w:t>
      </w:r>
    </w:p>
    <w:p w14:paraId="08D3F60C" w14:textId="77777777" w:rsidR="00D360E9" w:rsidRPr="00CB1099" w:rsidRDefault="005B51E5" w:rsidP="00D360E9">
      <w:pPr>
        <w:autoSpaceDE w:val="0"/>
        <w:rPr>
          <w:b/>
          <w:color w:val="000000"/>
          <w:lang w:val="id-ID"/>
        </w:rPr>
      </w:pPr>
      <w:r w:rsidRPr="00CB1099">
        <w:rPr>
          <w:b/>
          <w:color w:val="000000"/>
          <w:lang w:val="id-ID"/>
        </w:rPr>
        <w:t>MET</w:t>
      </w:r>
      <w:r w:rsidR="00D360E9" w:rsidRPr="00CB1099">
        <w:rPr>
          <w:b/>
          <w:color w:val="000000"/>
          <w:lang w:val="id-ID"/>
        </w:rPr>
        <w:t>OD</w:t>
      </w:r>
      <w:r w:rsidRPr="00CB1099">
        <w:rPr>
          <w:b/>
          <w:color w:val="000000"/>
          <w:lang w:val="id-ID"/>
        </w:rPr>
        <w:t>E</w:t>
      </w:r>
    </w:p>
    <w:p w14:paraId="6C61CAE8" w14:textId="2AC55C45" w:rsidR="00D80A7B" w:rsidRPr="00D80A7B" w:rsidRDefault="00225B19" w:rsidP="00D80A7B">
      <w:pPr>
        <w:autoSpaceDE w:val="0"/>
        <w:ind w:firstLine="567"/>
        <w:jc w:val="both"/>
        <w:rPr>
          <w:b/>
          <w:color w:val="000000"/>
          <w:lang w:val="id-ID"/>
        </w:rPr>
      </w:pPr>
      <w:r w:rsidRPr="00225B19">
        <w:rPr>
          <w:iCs/>
          <w:color w:val="000000" w:themeColor="text1"/>
          <w:lang w:val="id-ID"/>
        </w:rPr>
        <w:t xml:space="preserve">Metode yang digunakan dalam penelitian adalah dengan cara wawancara dengan beberapa karyawan </w:t>
      </w:r>
      <w:proofErr w:type="spellStart"/>
      <w:r w:rsidRPr="00225B19">
        <w:rPr>
          <w:iCs/>
          <w:color w:val="000000" w:themeColor="text1"/>
          <w:lang w:val="id-ID"/>
        </w:rPr>
        <w:t>pemanen</w:t>
      </w:r>
      <w:proofErr w:type="spellEnd"/>
      <w:r w:rsidRPr="00225B19">
        <w:rPr>
          <w:iCs/>
          <w:color w:val="000000" w:themeColor="text1"/>
          <w:lang w:val="id-ID"/>
        </w:rPr>
        <w:t xml:space="preserve"> di kebun PTPN IV unit Gunung bayu afdeling IV, dengan menanyakan motivasi yang diberikan dari atasan kepada karyawan dalam menjalankan tugas. Dalam hal ini nantinya akan disimpulkan manfaat motivasi terhadap kinerja karyawan apakah  biasa saja, tidak berpengaruh atau sangat berpengaruh</w:t>
      </w:r>
    </w:p>
    <w:p w14:paraId="0BC8273F" w14:textId="77777777" w:rsidR="00D360E9" w:rsidRPr="00D80A7B" w:rsidRDefault="00D360E9" w:rsidP="00D360E9">
      <w:pPr>
        <w:autoSpaceDE w:val="0"/>
        <w:rPr>
          <w:b/>
          <w:color w:val="000000"/>
          <w:lang w:val="id-ID"/>
        </w:rPr>
      </w:pPr>
    </w:p>
    <w:p w14:paraId="18964387" w14:textId="77777777" w:rsidR="00D360E9" w:rsidRPr="00F9306F" w:rsidRDefault="005B51E5" w:rsidP="00D360E9">
      <w:pPr>
        <w:autoSpaceDE w:val="0"/>
        <w:rPr>
          <w:b/>
          <w:color w:val="000000"/>
          <w:lang w:val="id-ID"/>
        </w:rPr>
      </w:pPr>
      <w:r w:rsidRPr="00F9306F">
        <w:rPr>
          <w:b/>
          <w:color w:val="000000"/>
          <w:lang w:val="id-ID"/>
        </w:rPr>
        <w:t xml:space="preserve">HASIL </w:t>
      </w:r>
      <w:r w:rsidR="00D360E9" w:rsidRPr="00F9306F">
        <w:rPr>
          <w:b/>
          <w:color w:val="000000"/>
          <w:lang w:val="id-ID"/>
        </w:rPr>
        <w:t>D</w:t>
      </w:r>
      <w:r w:rsidRPr="00F9306F">
        <w:rPr>
          <w:b/>
          <w:color w:val="000000"/>
          <w:lang w:val="id-ID"/>
        </w:rPr>
        <w:t>AN</w:t>
      </w:r>
      <w:r w:rsidR="00D360E9" w:rsidRPr="00F9306F">
        <w:rPr>
          <w:b/>
          <w:color w:val="000000"/>
          <w:lang w:val="id-ID"/>
        </w:rPr>
        <w:t xml:space="preserve"> </w:t>
      </w:r>
      <w:r w:rsidRPr="00F9306F">
        <w:rPr>
          <w:b/>
          <w:color w:val="000000"/>
          <w:lang w:val="id-ID"/>
        </w:rPr>
        <w:t>PEMBAHASAN</w:t>
      </w:r>
    </w:p>
    <w:p w14:paraId="145E2B2C" w14:textId="30DB8288" w:rsidR="00D360E9" w:rsidRPr="00EA6099" w:rsidRDefault="00FF71BF" w:rsidP="00FF71BF">
      <w:pPr>
        <w:autoSpaceDE w:val="0"/>
        <w:ind w:firstLine="199"/>
        <w:jc w:val="both"/>
        <w:rPr>
          <w:color w:val="000000"/>
          <w:sz w:val="16"/>
          <w:szCs w:val="16"/>
          <w:lang w:val="nb-NO"/>
        </w:rPr>
      </w:pPr>
      <w:r>
        <w:rPr>
          <w:rStyle w:val="y2iqfc"/>
          <w:color w:val="000000" w:themeColor="text1"/>
          <w:lang w:val="id-ID"/>
        </w:rPr>
        <w:t>Hasil yang diperoleh dari wawancara 10 orang pekerja terdapat 7 orang yang menyatakan motivasi sangat berpengaruh dalam melakukan pekerjaan, 2 orang menyatakan biasa saja dan 1 orang menyatakan tidak berpengaruh.</w:t>
      </w:r>
    </w:p>
    <w:p w14:paraId="7BAAF060" w14:textId="77777777" w:rsidR="00D360E9" w:rsidRPr="008956C7" w:rsidRDefault="005B51E5" w:rsidP="00D360E9">
      <w:pPr>
        <w:autoSpaceDE w:val="0"/>
        <w:rPr>
          <w:color w:val="000000"/>
          <w:sz w:val="20"/>
          <w:szCs w:val="20"/>
          <w:lang w:val="nb-NO"/>
        </w:rPr>
      </w:pPr>
      <w:r>
        <w:rPr>
          <w:b/>
          <w:color w:val="000000"/>
          <w:sz w:val="20"/>
          <w:szCs w:val="20"/>
          <w:lang w:val="nb-NO"/>
        </w:rPr>
        <w:t>Tab</w:t>
      </w:r>
      <w:r w:rsidR="00D360E9">
        <w:rPr>
          <w:b/>
          <w:color w:val="000000"/>
          <w:sz w:val="20"/>
          <w:szCs w:val="20"/>
          <w:lang w:val="nb-NO"/>
        </w:rPr>
        <w:t>e</w:t>
      </w:r>
      <w:r>
        <w:rPr>
          <w:b/>
          <w:color w:val="000000"/>
          <w:sz w:val="20"/>
          <w:szCs w:val="20"/>
          <w:lang w:val="nb-NO"/>
        </w:rPr>
        <w:t>1</w:t>
      </w:r>
      <w:r w:rsidR="00D360E9" w:rsidRPr="008956C7">
        <w:rPr>
          <w:b/>
          <w:color w:val="000000"/>
          <w:sz w:val="20"/>
          <w:szCs w:val="20"/>
          <w:lang w:val="nb-NO"/>
        </w:rPr>
        <w:t xml:space="preserve"> 1.</w:t>
      </w:r>
      <w:r w:rsidR="00D360E9" w:rsidRPr="008956C7">
        <w:rPr>
          <w:color w:val="000000"/>
          <w:sz w:val="20"/>
          <w:szCs w:val="20"/>
          <w:lang w:val="nb-NO"/>
        </w:rPr>
        <w:t xml:space="preserve"> </w:t>
      </w:r>
      <w:r>
        <w:rPr>
          <w:color w:val="000000"/>
          <w:sz w:val="20"/>
          <w:szCs w:val="20"/>
          <w:lang w:val="nb-NO"/>
        </w:rPr>
        <w:t>Judul Tabel</w:t>
      </w:r>
    </w:p>
    <w:tbl>
      <w:tblPr>
        <w:tblW w:w="4330" w:type="dxa"/>
        <w:tblLook w:val="04A0" w:firstRow="1" w:lastRow="0" w:firstColumn="1" w:lastColumn="0" w:noHBand="0" w:noVBand="1"/>
      </w:tblPr>
      <w:tblGrid>
        <w:gridCol w:w="109"/>
        <w:gridCol w:w="419"/>
        <w:gridCol w:w="535"/>
        <w:gridCol w:w="1738"/>
        <w:gridCol w:w="1529"/>
      </w:tblGrid>
      <w:tr w:rsidR="00D360E9" w:rsidRPr="00D273B6" w14:paraId="6EDC1313" w14:textId="77777777" w:rsidTr="00D22875">
        <w:trPr>
          <w:trHeight w:val="254"/>
        </w:trPr>
        <w:tc>
          <w:tcPr>
            <w:tcW w:w="528" w:type="dxa"/>
            <w:gridSpan w:val="2"/>
            <w:tcBorders>
              <w:top w:val="single" w:sz="4" w:space="0" w:color="auto"/>
              <w:bottom w:val="single" w:sz="4" w:space="0" w:color="auto"/>
            </w:tcBorders>
          </w:tcPr>
          <w:p w14:paraId="67D49852" w14:textId="77777777" w:rsidR="00D360E9" w:rsidRPr="00D273B6" w:rsidRDefault="00D360E9" w:rsidP="00D375ED">
            <w:pPr>
              <w:autoSpaceDE w:val="0"/>
              <w:jc w:val="center"/>
              <w:rPr>
                <w:color w:val="000000"/>
                <w:sz w:val="20"/>
                <w:szCs w:val="20"/>
                <w:lang w:val="nb-NO"/>
              </w:rPr>
            </w:pPr>
            <w:r w:rsidRPr="00D273B6">
              <w:rPr>
                <w:color w:val="000000"/>
                <w:sz w:val="20"/>
                <w:szCs w:val="20"/>
                <w:lang w:val="nb-NO"/>
              </w:rPr>
              <w:t>No</w:t>
            </w:r>
          </w:p>
        </w:tc>
        <w:tc>
          <w:tcPr>
            <w:tcW w:w="2273" w:type="dxa"/>
            <w:gridSpan w:val="2"/>
            <w:tcBorders>
              <w:top w:val="single" w:sz="4" w:space="0" w:color="auto"/>
              <w:bottom w:val="single" w:sz="4" w:space="0" w:color="auto"/>
            </w:tcBorders>
          </w:tcPr>
          <w:p w14:paraId="61E46EF5" w14:textId="77777777" w:rsidR="00D360E9" w:rsidRPr="00D273B6" w:rsidRDefault="00D360E9" w:rsidP="005B51E5">
            <w:pPr>
              <w:autoSpaceDE w:val="0"/>
              <w:jc w:val="center"/>
              <w:rPr>
                <w:color w:val="000000"/>
                <w:sz w:val="20"/>
                <w:szCs w:val="20"/>
                <w:lang w:val="nb-NO"/>
              </w:rPr>
            </w:pPr>
            <w:r>
              <w:rPr>
                <w:color w:val="000000"/>
                <w:sz w:val="20"/>
                <w:szCs w:val="20"/>
                <w:lang w:val="nb-NO"/>
              </w:rPr>
              <w:t>Des</w:t>
            </w:r>
            <w:r w:rsidR="005B51E5">
              <w:rPr>
                <w:color w:val="000000"/>
                <w:sz w:val="20"/>
                <w:szCs w:val="20"/>
                <w:lang w:val="nb-NO"/>
              </w:rPr>
              <w:t>kripsi</w:t>
            </w:r>
          </w:p>
        </w:tc>
        <w:tc>
          <w:tcPr>
            <w:tcW w:w="1529" w:type="dxa"/>
            <w:tcBorders>
              <w:top w:val="single" w:sz="4" w:space="0" w:color="auto"/>
              <w:bottom w:val="single" w:sz="4" w:space="0" w:color="auto"/>
            </w:tcBorders>
          </w:tcPr>
          <w:p w14:paraId="13819FCC" w14:textId="77777777" w:rsidR="00D360E9" w:rsidRPr="00D273B6" w:rsidRDefault="005B51E5" w:rsidP="00D375ED">
            <w:pPr>
              <w:autoSpaceDE w:val="0"/>
              <w:jc w:val="center"/>
              <w:rPr>
                <w:color w:val="000000"/>
                <w:sz w:val="20"/>
                <w:szCs w:val="20"/>
                <w:lang w:val="nb-NO"/>
              </w:rPr>
            </w:pPr>
            <w:r>
              <w:rPr>
                <w:color w:val="000000"/>
                <w:sz w:val="20"/>
                <w:szCs w:val="20"/>
                <w:lang w:val="nb-NO"/>
              </w:rPr>
              <w:t>Keterangan</w:t>
            </w:r>
          </w:p>
        </w:tc>
      </w:tr>
      <w:tr w:rsidR="005B51E5" w:rsidRPr="00D273B6" w14:paraId="13AE46C1" w14:textId="77777777" w:rsidTr="00D22875">
        <w:trPr>
          <w:trHeight w:val="291"/>
        </w:trPr>
        <w:tc>
          <w:tcPr>
            <w:tcW w:w="528" w:type="dxa"/>
            <w:gridSpan w:val="2"/>
            <w:tcBorders>
              <w:top w:val="single" w:sz="4" w:space="0" w:color="auto"/>
            </w:tcBorders>
          </w:tcPr>
          <w:p w14:paraId="0BD4A210" w14:textId="77777777" w:rsidR="005B51E5" w:rsidRPr="00D273B6" w:rsidRDefault="005B51E5" w:rsidP="00D375ED">
            <w:pPr>
              <w:autoSpaceDE w:val="0"/>
              <w:jc w:val="center"/>
              <w:rPr>
                <w:color w:val="000000"/>
                <w:sz w:val="20"/>
                <w:szCs w:val="20"/>
                <w:lang w:val="nb-NO"/>
              </w:rPr>
            </w:pPr>
            <w:r w:rsidRPr="00D273B6">
              <w:rPr>
                <w:color w:val="000000"/>
                <w:sz w:val="20"/>
                <w:szCs w:val="20"/>
                <w:lang w:val="nb-NO"/>
              </w:rPr>
              <w:t>1</w:t>
            </w:r>
          </w:p>
        </w:tc>
        <w:tc>
          <w:tcPr>
            <w:tcW w:w="2273" w:type="dxa"/>
            <w:gridSpan w:val="2"/>
            <w:tcBorders>
              <w:top w:val="single" w:sz="4" w:space="0" w:color="auto"/>
            </w:tcBorders>
          </w:tcPr>
          <w:p w14:paraId="7759F17D" w14:textId="28B7193F" w:rsidR="005B51E5" w:rsidRPr="00FF71BF" w:rsidRDefault="00FF71BF" w:rsidP="00FF71BF">
            <w:pPr>
              <w:jc w:val="center"/>
              <w:rPr>
                <w:lang w:val="id-ID"/>
              </w:rPr>
            </w:pPr>
            <w:r>
              <w:rPr>
                <w:lang w:val="id-ID"/>
              </w:rPr>
              <w:t>Tidak berpengaruh</w:t>
            </w:r>
          </w:p>
        </w:tc>
        <w:tc>
          <w:tcPr>
            <w:tcW w:w="1529" w:type="dxa"/>
            <w:tcBorders>
              <w:top w:val="single" w:sz="4" w:space="0" w:color="auto"/>
            </w:tcBorders>
          </w:tcPr>
          <w:p w14:paraId="509232A8" w14:textId="5CCCBD4F" w:rsidR="005B51E5" w:rsidRPr="00FF71BF" w:rsidRDefault="00FF71BF" w:rsidP="00FF71BF">
            <w:pPr>
              <w:jc w:val="center"/>
              <w:rPr>
                <w:sz w:val="20"/>
                <w:szCs w:val="20"/>
                <w:lang w:val="id-ID"/>
              </w:rPr>
            </w:pPr>
            <w:r>
              <w:rPr>
                <w:sz w:val="20"/>
                <w:szCs w:val="20"/>
                <w:lang w:val="id-ID"/>
              </w:rPr>
              <w:t>1 orang</w:t>
            </w:r>
          </w:p>
        </w:tc>
      </w:tr>
      <w:tr w:rsidR="005B51E5" w:rsidRPr="00D273B6" w14:paraId="4A099581" w14:textId="77777777" w:rsidTr="00D22875">
        <w:trPr>
          <w:trHeight w:val="291"/>
        </w:trPr>
        <w:tc>
          <w:tcPr>
            <w:tcW w:w="528" w:type="dxa"/>
            <w:gridSpan w:val="2"/>
          </w:tcPr>
          <w:p w14:paraId="1FDD06EC" w14:textId="77777777" w:rsidR="005B51E5" w:rsidRPr="00D273B6" w:rsidRDefault="005B51E5" w:rsidP="00D375ED">
            <w:pPr>
              <w:autoSpaceDE w:val="0"/>
              <w:jc w:val="center"/>
              <w:rPr>
                <w:color w:val="000000"/>
                <w:sz w:val="20"/>
                <w:szCs w:val="20"/>
                <w:lang w:val="nb-NO"/>
              </w:rPr>
            </w:pPr>
            <w:r w:rsidRPr="00D273B6">
              <w:rPr>
                <w:color w:val="000000"/>
                <w:sz w:val="20"/>
                <w:szCs w:val="20"/>
                <w:lang w:val="nb-NO"/>
              </w:rPr>
              <w:t>2</w:t>
            </w:r>
          </w:p>
        </w:tc>
        <w:tc>
          <w:tcPr>
            <w:tcW w:w="2273" w:type="dxa"/>
            <w:gridSpan w:val="2"/>
          </w:tcPr>
          <w:p w14:paraId="7D5F5709" w14:textId="2190552C" w:rsidR="005B51E5" w:rsidRPr="00FF71BF" w:rsidRDefault="00FF71BF" w:rsidP="005B51E5">
            <w:pPr>
              <w:jc w:val="center"/>
              <w:rPr>
                <w:lang w:val="id-ID"/>
              </w:rPr>
            </w:pPr>
            <w:r>
              <w:rPr>
                <w:lang w:val="id-ID"/>
              </w:rPr>
              <w:t>Biasa saja</w:t>
            </w:r>
          </w:p>
        </w:tc>
        <w:tc>
          <w:tcPr>
            <w:tcW w:w="1529" w:type="dxa"/>
          </w:tcPr>
          <w:p w14:paraId="4D9AE32A" w14:textId="05DBD025" w:rsidR="005B51E5" w:rsidRPr="00FF71BF" w:rsidRDefault="00FF71BF" w:rsidP="00D375ED">
            <w:pPr>
              <w:jc w:val="center"/>
              <w:rPr>
                <w:sz w:val="20"/>
                <w:szCs w:val="20"/>
                <w:lang w:val="id-ID"/>
              </w:rPr>
            </w:pPr>
            <w:r>
              <w:rPr>
                <w:sz w:val="20"/>
                <w:szCs w:val="20"/>
                <w:lang w:val="id-ID"/>
              </w:rPr>
              <w:t>2 orang</w:t>
            </w:r>
          </w:p>
        </w:tc>
      </w:tr>
      <w:tr w:rsidR="005B51E5" w:rsidRPr="00D273B6" w14:paraId="1053A583" w14:textId="77777777" w:rsidTr="00D22875">
        <w:trPr>
          <w:trHeight w:val="254"/>
        </w:trPr>
        <w:tc>
          <w:tcPr>
            <w:tcW w:w="528" w:type="dxa"/>
            <w:gridSpan w:val="2"/>
            <w:tcBorders>
              <w:bottom w:val="single" w:sz="4" w:space="0" w:color="auto"/>
            </w:tcBorders>
          </w:tcPr>
          <w:p w14:paraId="6CB94822" w14:textId="77777777" w:rsidR="005B51E5" w:rsidRPr="00D273B6" w:rsidRDefault="005B51E5" w:rsidP="00D375ED">
            <w:pPr>
              <w:autoSpaceDE w:val="0"/>
              <w:jc w:val="center"/>
              <w:rPr>
                <w:color w:val="000000"/>
                <w:sz w:val="20"/>
                <w:szCs w:val="20"/>
                <w:lang w:val="nb-NO"/>
              </w:rPr>
            </w:pPr>
            <w:r>
              <w:rPr>
                <w:color w:val="000000"/>
                <w:sz w:val="20"/>
                <w:szCs w:val="20"/>
                <w:lang w:val="nb-NO"/>
              </w:rPr>
              <w:t>3</w:t>
            </w:r>
          </w:p>
        </w:tc>
        <w:tc>
          <w:tcPr>
            <w:tcW w:w="2273" w:type="dxa"/>
            <w:gridSpan w:val="2"/>
            <w:tcBorders>
              <w:bottom w:val="single" w:sz="4" w:space="0" w:color="auto"/>
            </w:tcBorders>
          </w:tcPr>
          <w:p w14:paraId="1B112B21" w14:textId="515187EF" w:rsidR="005B51E5" w:rsidRPr="00FF71BF" w:rsidRDefault="00FF71BF" w:rsidP="005B51E5">
            <w:pPr>
              <w:jc w:val="center"/>
              <w:rPr>
                <w:lang w:val="id-ID"/>
              </w:rPr>
            </w:pPr>
            <w:r>
              <w:rPr>
                <w:sz w:val="20"/>
                <w:szCs w:val="20"/>
                <w:lang w:val="id-ID"/>
              </w:rPr>
              <w:t>Sangat berpengaruh</w:t>
            </w:r>
          </w:p>
        </w:tc>
        <w:tc>
          <w:tcPr>
            <w:tcW w:w="1529" w:type="dxa"/>
            <w:tcBorders>
              <w:bottom w:val="single" w:sz="4" w:space="0" w:color="auto"/>
            </w:tcBorders>
          </w:tcPr>
          <w:p w14:paraId="7CB03E51" w14:textId="04BA9B13" w:rsidR="005B51E5" w:rsidRPr="00FF71BF" w:rsidRDefault="00FF71BF" w:rsidP="005B51E5">
            <w:pPr>
              <w:jc w:val="center"/>
              <w:rPr>
                <w:sz w:val="20"/>
                <w:szCs w:val="20"/>
                <w:lang w:val="id-ID"/>
              </w:rPr>
            </w:pPr>
            <w:r>
              <w:rPr>
                <w:sz w:val="20"/>
                <w:szCs w:val="20"/>
                <w:lang w:val="id-ID"/>
              </w:rPr>
              <w:t>7 orang</w:t>
            </w:r>
          </w:p>
        </w:tc>
      </w:tr>
      <w:tr w:rsidR="00D360E9" w:rsidRPr="00EA6099" w14:paraId="6EBED94C" w14:textId="77777777" w:rsidTr="00D22875">
        <w:tblPrEx>
          <w:tblLook w:val="0000" w:firstRow="0" w:lastRow="0" w:firstColumn="0" w:lastColumn="0" w:noHBand="0" w:noVBand="0"/>
        </w:tblPrEx>
        <w:trPr>
          <w:gridBefore w:val="1"/>
          <w:gridAfter w:val="2"/>
          <w:wBefore w:w="109" w:type="dxa"/>
          <w:wAfter w:w="3267" w:type="dxa"/>
          <w:cantSplit/>
          <w:trHeight w:hRule="exact" w:val="262"/>
        </w:trPr>
        <w:tc>
          <w:tcPr>
            <w:tcW w:w="954" w:type="dxa"/>
            <w:gridSpan w:val="2"/>
            <w:tcBorders>
              <w:left w:val="nil"/>
            </w:tcBorders>
            <w:tcMar>
              <w:left w:w="0" w:type="dxa"/>
              <w:right w:w="0" w:type="dxa"/>
            </w:tcMar>
          </w:tcPr>
          <w:p w14:paraId="74013E45" w14:textId="77777777" w:rsidR="00D360E9" w:rsidRPr="00EA6099" w:rsidRDefault="00D360E9" w:rsidP="00D375ED">
            <w:pPr>
              <w:snapToGrid w:val="0"/>
              <w:rPr>
                <w:sz w:val="20"/>
                <w:szCs w:val="20"/>
              </w:rPr>
            </w:pPr>
          </w:p>
        </w:tc>
      </w:tr>
    </w:tbl>
    <w:p w14:paraId="1B773E75" w14:textId="6570276A" w:rsidR="00F9306F" w:rsidRDefault="00B41CF3" w:rsidP="00B41CF3">
      <w:pPr>
        <w:autoSpaceDE w:val="0"/>
        <w:jc w:val="both"/>
        <w:rPr>
          <w:color w:val="000000"/>
          <w:lang w:val="id-ID"/>
        </w:rPr>
      </w:pPr>
      <w:r>
        <w:rPr>
          <w:color w:val="000000"/>
          <w:lang w:val="id-ID"/>
        </w:rPr>
        <w:t xml:space="preserve">Hasil dari pendataan 10 pekerja memperlihatkan bahwasanya motivasi berdampak pada hal yang positif kepada semangat pekerja. Hal ini juga membuktikan memberikan motivasi didalam lingkungan pekerjaan akan mendorong pekerja atau karyawan dalam mencapai prestasi kerja yang di inginkan. Motivasi dan kompetensi sangat berpengaruh dalam kinerja karyawan karna jika kondisi karyawan dalam hal ini memiliki hal yang positif maka selalu akan mendapatkan keuntungan dalam pekerjaan </w:t>
      </w:r>
      <w:r>
        <w:rPr>
          <w:color w:val="000000"/>
          <w:lang w:val="id-ID"/>
        </w:rPr>
        <w:lastRenderedPageBreak/>
        <w:t>baik dalam perusahaan maupun kepada karyawan.</w:t>
      </w:r>
    </w:p>
    <w:p w14:paraId="4F8612A3" w14:textId="77777777" w:rsidR="00F9306F" w:rsidRPr="00B41CF3" w:rsidRDefault="00F9306F" w:rsidP="00B41CF3">
      <w:pPr>
        <w:autoSpaceDE w:val="0"/>
        <w:jc w:val="both"/>
        <w:rPr>
          <w:color w:val="000000"/>
          <w:lang w:val="id-ID"/>
        </w:rPr>
      </w:pPr>
    </w:p>
    <w:p w14:paraId="66678EDA" w14:textId="77777777" w:rsidR="00D360E9" w:rsidRPr="00D273B6" w:rsidRDefault="005B51E5" w:rsidP="00D360E9">
      <w:pPr>
        <w:autoSpaceDE w:val="0"/>
        <w:rPr>
          <w:b/>
          <w:color w:val="000000"/>
          <w:lang w:val="fi-FI"/>
        </w:rPr>
      </w:pPr>
      <w:r>
        <w:rPr>
          <w:b/>
          <w:color w:val="000000"/>
          <w:lang w:val="fi-FI"/>
        </w:rPr>
        <w:t>KESIMPULAN</w:t>
      </w:r>
    </w:p>
    <w:p w14:paraId="2DE02AC5" w14:textId="1C9D2B1A" w:rsidR="00D360E9" w:rsidRPr="00F642A1" w:rsidRDefault="00B41CF3" w:rsidP="00F642A1">
      <w:pPr>
        <w:autoSpaceDE w:val="0"/>
        <w:ind w:firstLine="567"/>
        <w:jc w:val="both"/>
        <w:rPr>
          <w:color w:val="000000" w:themeColor="text1"/>
          <w:lang w:val="sv-SE"/>
        </w:rPr>
      </w:pPr>
      <w:r>
        <w:rPr>
          <w:rStyle w:val="y2iqfc"/>
          <w:color w:val="000000" w:themeColor="text1"/>
          <w:lang w:val="id-ID"/>
        </w:rPr>
        <w:t>Dari pendataan yang telah dilakukan dapat diambil kesimpulan motivasi yang diberikan kepada karyawan sangat berdampak positif bagi kinerja dan akan mempengaruhi kepada prestasi kerja setiap karyawan. Hal ini juga dapat membangun kepuasan kerja yang positif dan akan mendorong setiap perkeja untuk selalu semangat dalam menjalankan pekerjaan nya.</w:t>
      </w:r>
      <w:r w:rsidR="00D360E9" w:rsidRPr="00D273B6">
        <w:rPr>
          <w:color w:val="000000"/>
          <w:lang w:val="fi-FI"/>
        </w:rPr>
        <w:t xml:space="preserve"> </w:t>
      </w:r>
    </w:p>
    <w:p w14:paraId="0BD59EC9" w14:textId="77777777" w:rsidR="00D360E9" w:rsidRPr="00D273B6" w:rsidRDefault="00D360E9" w:rsidP="00D360E9">
      <w:pPr>
        <w:autoSpaceDE w:val="0"/>
        <w:ind w:firstLine="567"/>
        <w:jc w:val="both"/>
        <w:rPr>
          <w:color w:val="000000"/>
          <w:lang w:val="fi-FI"/>
        </w:rPr>
      </w:pPr>
    </w:p>
    <w:p w14:paraId="1D3948FB" w14:textId="77777777" w:rsidR="00D360E9" w:rsidRPr="00D273B6" w:rsidRDefault="005B51E5" w:rsidP="00D360E9">
      <w:pPr>
        <w:autoSpaceDE w:val="0"/>
        <w:rPr>
          <w:b/>
          <w:color w:val="000000"/>
          <w:lang w:val="fi-FI"/>
        </w:rPr>
      </w:pPr>
      <w:r>
        <w:rPr>
          <w:b/>
          <w:color w:val="000000"/>
          <w:lang w:val="fi-FI"/>
        </w:rPr>
        <w:t>REFERENSI</w:t>
      </w:r>
    </w:p>
    <w:p w14:paraId="4488DD4D" w14:textId="745531E9" w:rsidR="00A063D2" w:rsidRPr="00F9306F" w:rsidRDefault="00856BC7" w:rsidP="00A063D2">
      <w:pPr>
        <w:widowControl w:val="0"/>
        <w:autoSpaceDE w:val="0"/>
        <w:autoSpaceDN w:val="0"/>
        <w:adjustRightInd w:val="0"/>
        <w:ind w:left="480" w:hanging="480"/>
        <w:rPr>
          <w:noProof/>
          <w:lang w:val="sv-SE"/>
        </w:rPr>
      </w:pPr>
      <w:r w:rsidRPr="00E074BE">
        <w:rPr>
          <w:bCs/>
        </w:rPr>
        <w:fldChar w:fldCharType="begin" w:fldLock="1"/>
      </w:r>
      <w:r w:rsidR="00D360E9" w:rsidRPr="00F9306F">
        <w:rPr>
          <w:bCs/>
          <w:lang w:val="sv-SE"/>
        </w:rPr>
        <w:instrText xml:space="preserve">ADDIN Mendeley Bibliography CSL_BIBLIOGRAPHY </w:instrText>
      </w:r>
      <w:r w:rsidRPr="00E074BE">
        <w:rPr>
          <w:bCs/>
        </w:rPr>
        <w:fldChar w:fldCharType="separate"/>
      </w:r>
      <w:r w:rsidR="00A063D2" w:rsidRPr="00F9306F">
        <w:rPr>
          <w:noProof/>
          <w:lang w:val="sv-SE"/>
        </w:rPr>
        <w:t xml:space="preserve">Adha, R. N., Qomariah, N., &amp; Hafidzi, A. H. (2019). Pengaruh Motivasi Kerja, Lingkungan Kerja, Budaya Kerja Terhadap Kinerja Karyawan Dinas Sosial Kabupaten Jember. </w:t>
      </w:r>
      <w:r w:rsidR="00A063D2" w:rsidRPr="00F9306F">
        <w:rPr>
          <w:i/>
          <w:iCs/>
          <w:noProof/>
          <w:lang w:val="sv-SE"/>
        </w:rPr>
        <w:t>Jurnal Penelitian IPTEKS</w:t>
      </w:r>
      <w:r w:rsidR="00A063D2" w:rsidRPr="00F9306F">
        <w:rPr>
          <w:noProof/>
          <w:lang w:val="sv-SE"/>
        </w:rPr>
        <w:t xml:space="preserve">, </w:t>
      </w:r>
      <w:r w:rsidR="00A063D2" w:rsidRPr="00F9306F">
        <w:rPr>
          <w:i/>
          <w:iCs/>
          <w:noProof/>
          <w:lang w:val="sv-SE"/>
        </w:rPr>
        <w:t>4</w:t>
      </w:r>
      <w:r w:rsidR="00A063D2" w:rsidRPr="00F9306F">
        <w:rPr>
          <w:noProof/>
          <w:lang w:val="sv-SE"/>
        </w:rPr>
        <w:t>(1), 47. https://doi.org/10.32528/ipteks.v4i1.2109</w:t>
      </w:r>
    </w:p>
    <w:p w14:paraId="519EBF2B" w14:textId="77777777" w:rsidR="00A063D2" w:rsidRPr="00F9306F" w:rsidRDefault="00A063D2" w:rsidP="00A063D2">
      <w:pPr>
        <w:widowControl w:val="0"/>
        <w:autoSpaceDE w:val="0"/>
        <w:autoSpaceDN w:val="0"/>
        <w:adjustRightInd w:val="0"/>
        <w:ind w:left="480" w:hanging="480"/>
        <w:rPr>
          <w:noProof/>
          <w:lang w:val="sv-SE"/>
        </w:rPr>
      </w:pPr>
      <w:r w:rsidRPr="00F9306F">
        <w:rPr>
          <w:noProof/>
          <w:lang w:val="sv-SE"/>
        </w:rPr>
        <w:t xml:space="preserve">Bahri, S., &amp; Chairatun Nisa, Y. (2017). Pengaruh Pengembangan Karir Dan Motivasi Kerja Terhadap Kepuasan Kerja Karyawan. </w:t>
      </w:r>
      <w:r w:rsidRPr="00F9306F">
        <w:rPr>
          <w:i/>
          <w:iCs/>
          <w:noProof/>
          <w:lang w:val="sv-SE"/>
        </w:rPr>
        <w:t>Jurnal Ilmiah Manajemen Dan Bisnis</w:t>
      </w:r>
      <w:r w:rsidRPr="00F9306F">
        <w:rPr>
          <w:noProof/>
          <w:lang w:val="sv-SE"/>
        </w:rPr>
        <w:t xml:space="preserve">, </w:t>
      </w:r>
      <w:r w:rsidRPr="00F9306F">
        <w:rPr>
          <w:i/>
          <w:iCs/>
          <w:noProof/>
          <w:lang w:val="sv-SE"/>
        </w:rPr>
        <w:t>18</w:t>
      </w:r>
      <w:r w:rsidRPr="00F9306F">
        <w:rPr>
          <w:noProof/>
          <w:lang w:val="sv-SE"/>
        </w:rPr>
        <w:t>(1), 9–15. https://doi.org/10.30596/jimb.v18i1.1395</w:t>
      </w:r>
    </w:p>
    <w:p w14:paraId="5218B98C" w14:textId="77777777" w:rsidR="00A063D2" w:rsidRPr="00F9306F" w:rsidRDefault="00A063D2" w:rsidP="00A063D2">
      <w:pPr>
        <w:widowControl w:val="0"/>
        <w:autoSpaceDE w:val="0"/>
        <w:autoSpaceDN w:val="0"/>
        <w:adjustRightInd w:val="0"/>
        <w:ind w:left="480" w:hanging="480"/>
        <w:rPr>
          <w:noProof/>
          <w:lang w:val="sv-SE"/>
        </w:rPr>
      </w:pPr>
      <w:r w:rsidRPr="00F9306F">
        <w:rPr>
          <w:noProof/>
          <w:lang w:val="sv-SE"/>
        </w:rPr>
        <w:t xml:space="preserve">Rahmawani, R., &amp; Syahrial, H. (2021). Pengaruh Motivasi Kerja dan Kepuasan Kerja terhadap Kinerja Karyawan PT. Sinarmas medan. </w:t>
      </w:r>
      <w:r w:rsidRPr="00F9306F">
        <w:rPr>
          <w:i/>
          <w:iCs/>
          <w:noProof/>
          <w:lang w:val="sv-SE"/>
        </w:rPr>
        <w:t>Jurnal Ilmiah Manajemen Dan Bisnis (JIMBI) Available</w:t>
      </w:r>
      <w:r w:rsidRPr="00F9306F">
        <w:rPr>
          <w:noProof/>
          <w:lang w:val="sv-SE"/>
        </w:rPr>
        <w:t xml:space="preserve">, </w:t>
      </w:r>
      <w:r w:rsidRPr="00F9306F">
        <w:rPr>
          <w:i/>
          <w:iCs/>
          <w:noProof/>
          <w:lang w:val="sv-SE"/>
        </w:rPr>
        <w:t>2</w:t>
      </w:r>
      <w:r w:rsidRPr="00F9306F">
        <w:rPr>
          <w:noProof/>
          <w:lang w:val="sv-SE"/>
        </w:rPr>
        <w:t>(1), 27–40. https://doi.org/10.31289/jimbi.v2i1.462</w:t>
      </w:r>
    </w:p>
    <w:p w14:paraId="19932367" w14:textId="77777777" w:rsidR="00A063D2" w:rsidRPr="00F9306F" w:rsidRDefault="00A063D2" w:rsidP="00A063D2">
      <w:pPr>
        <w:widowControl w:val="0"/>
        <w:autoSpaceDE w:val="0"/>
        <w:autoSpaceDN w:val="0"/>
        <w:adjustRightInd w:val="0"/>
        <w:ind w:left="480" w:hanging="480"/>
        <w:rPr>
          <w:noProof/>
          <w:lang w:val="sv-SE"/>
        </w:rPr>
      </w:pPr>
      <w:r w:rsidRPr="00F9306F">
        <w:rPr>
          <w:noProof/>
          <w:lang w:val="sv-SE"/>
        </w:rPr>
        <w:t xml:space="preserve">Tanjung, D. H. (2015). 27Jurnal Ilmiah Manajemen dan Bisnis Vol. 15, No. 01, April 2015 ISSN: 1693-7619 (Print) http://jurnal.umsu.ac.id PENGARUH DISIPLIN KERJA DAN MOTIVASI KERJA TERHADAP PRESTASI KERJA PEGAWAI PADA DINAS SOSIAL DAN TENAGA KERJA KOTA </w:t>
      </w:r>
      <w:r w:rsidRPr="00F9306F">
        <w:rPr>
          <w:noProof/>
          <w:lang w:val="sv-SE"/>
        </w:rPr>
        <w:t xml:space="preserve">MEDAN. </w:t>
      </w:r>
      <w:r w:rsidRPr="00F9306F">
        <w:rPr>
          <w:i/>
          <w:iCs/>
          <w:noProof/>
          <w:lang w:val="sv-SE"/>
        </w:rPr>
        <w:t>Syria Studies</w:t>
      </w:r>
      <w:r w:rsidRPr="00F9306F">
        <w:rPr>
          <w:noProof/>
          <w:lang w:val="sv-SE"/>
        </w:rPr>
        <w:t xml:space="preserve">, </w:t>
      </w:r>
      <w:r w:rsidRPr="00F9306F">
        <w:rPr>
          <w:i/>
          <w:iCs/>
          <w:noProof/>
          <w:lang w:val="sv-SE"/>
        </w:rPr>
        <w:t>7</w:t>
      </w:r>
      <w:r w:rsidRPr="00F9306F">
        <w:rPr>
          <w:noProof/>
          <w:lang w:val="sv-SE"/>
        </w:rPr>
        <w:t>(1), 37–72. https://www.researchgate.net/publication/269107473_What_is_governance/link/548173090cf22525dcb61443/download%0Ahttp://www.econ.upf.edu/~reynal/Civil wars_12December2010.pdf%0Ahttps://think-asia.org/handle/11540/8282%0Ahttps://www.jstor.org/stable/41857625</w:t>
      </w:r>
    </w:p>
    <w:p w14:paraId="472CB50B" w14:textId="16E7ADC8" w:rsidR="00D360E9" w:rsidRPr="00F9306F" w:rsidRDefault="00856BC7" w:rsidP="00A063D2">
      <w:pPr>
        <w:widowControl w:val="0"/>
        <w:autoSpaceDE w:val="0"/>
        <w:autoSpaceDN w:val="0"/>
        <w:adjustRightInd w:val="0"/>
        <w:ind w:left="480" w:hanging="480"/>
        <w:rPr>
          <w:bCs/>
          <w:lang w:val="sv-SE"/>
        </w:rPr>
      </w:pPr>
      <w:r w:rsidRPr="00E074BE">
        <w:rPr>
          <w:bCs/>
        </w:rPr>
        <w:fldChar w:fldCharType="end"/>
      </w:r>
    </w:p>
    <w:p w14:paraId="192A42F0" w14:textId="77777777" w:rsidR="00D360E9" w:rsidRPr="00F9306F" w:rsidRDefault="00D360E9" w:rsidP="00D360E9">
      <w:pPr>
        <w:ind w:firstLine="567"/>
        <w:jc w:val="both"/>
        <w:rPr>
          <w:bCs/>
          <w:lang w:val="sv-SE"/>
        </w:rPr>
      </w:pPr>
    </w:p>
    <w:p w14:paraId="05569FCC" w14:textId="77777777" w:rsidR="00D360E9" w:rsidRPr="00F9306F" w:rsidRDefault="00D360E9" w:rsidP="00D360E9">
      <w:pPr>
        <w:pStyle w:val="ListParagraph"/>
        <w:ind w:left="567" w:hanging="567"/>
        <w:jc w:val="both"/>
        <w:rPr>
          <w:rFonts w:ascii="Times New Roman" w:hAnsi="Times New Roman"/>
          <w:b/>
          <w:bCs/>
          <w:sz w:val="24"/>
          <w:szCs w:val="24"/>
          <w:lang w:val="sv-SE"/>
        </w:rPr>
      </w:pPr>
    </w:p>
    <w:p w14:paraId="673D07D5" w14:textId="77777777" w:rsidR="00D360E9" w:rsidRPr="00F9306F" w:rsidRDefault="00D360E9" w:rsidP="00D360E9">
      <w:pPr>
        <w:pStyle w:val="ListParagraph"/>
        <w:ind w:left="0"/>
        <w:jc w:val="both"/>
        <w:rPr>
          <w:rFonts w:ascii="Times New Roman" w:hAnsi="Times New Roman"/>
          <w:b/>
          <w:bCs/>
          <w:sz w:val="24"/>
          <w:szCs w:val="24"/>
          <w:lang w:val="sv-SE"/>
        </w:rPr>
      </w:pPr>
    </w:p>
    <w:p w14:paraId="2B627575" w14:textId="77777777" w:rsidR="00D360E9" w:rsidRPr="00F9306F" w:rsidRDefault="00D360E9" w:rsidP="00D360E9">
      <w:pPr>
        <w:rPr>
          <w:lang w:val="sv-SE"/>
        </w:rPr>
      </w:pPr>
    </w:p>
    <w:p w14:paraId="7B40E5BD" w14:textId="77777777" w:rsidR="003B4299" w:rsidRPr="00F9306F" w:rsidRDefault="003B4299">
      <w:pPr>
        <w:rPr>
          <w:lang w:val="sv-SE"/>
        </w:rPr>
      </w:pPr>
    </w:p>
    <w:sectPr w:rsidR="003B4299" w:rsidRPr="00F9306F" w:rsidSect="00D375ED">
      <w:footnotePr>
        <w:pos w:val="beneathText"/>
      </w:footnotePr>
      <w:type w:val="continuous"/>
      <w:pgSz w:w="11905" w:h="16837"/>
      <w:pgMar w:top="1701" w:right="1247" w:bottom="1474" w:left="2041" w:header="850" w:footer="720" w:gutter="0"/>
      <w:cols w:num="2"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6CE45F" w14:textId="77777777" w:rsidR="005D312F" w:rsidRDefault="005D312F" w:rsidP="00D360E9">
      <w:r>
        <w:separator/>
      </w:r>
    </w:p>
  </w:endnote>
  <w:endnote w:type="continuationSeparator" w:id="0">
    <w:p w14:paraId="7B1B5416" w14:textId="77777777" w:rsidR="005D312F" w:rsidRDefault="005D312F" w:rsidP="00D360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 w:name="Bernard MT Condensed">
    <w:panose1 w:val="02050806060905020404"/>
    <w:charset w:val="4D"/>
    <w:family w:val="roman"/>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B1A75E" w14:textId="77777777" w:rsidR="00201303" w:rsidRPr="001950D2" w:rsidRDefault="00201303" w:rsidP="00D375ED">
    <w:pPr>
      <w:pStyle w:val="Footer"/>
      <w:pBdr>
        <w:top w:val="single" w:sz="4" w:space="0" w:color="auto"/>
      </w:pBdr>
      <w:shd w:val="clear" w:color="auto" w:fill="FFFFFF"/>
      <w:rPr>
        <w:rFonts w:ascii="Cambria" w:hAnsi="Cambria"/>
        <w:bCs/>
        <w:sz w:val="18"/>
        <w:szCs w:val="18"/>
        <w:lang w:val="sv-SE"/>
      </w:rPr>
    </w:pPr>
    <w:r w:rsidRPr="001950D2">
      <w:rPr>
        <w:rFonts w:ascii="Cambria" w:hAnsi="Cambria"/>
        <w:b/>
        <w:sz w:val="18"/>
        <w:szCs w:val="18"/>
        <w:lang w:val="sv-SE"/>
      </w:rPr>
      <w:t>xx</w:t>
    </w:r>
    <w:r w:rsidRPr="001950D2">
      <w:rPr>
        <w:rFonts w:ascii="Cambria" w:hAnsi="Cambria"/>
        <w:bCs/>
        <w:sz w:val="18"/>
        <w:szCs w:val="18"/>
        <w:lang w:val="sv-SE"/>
      </w:rPr>
      <w:t xml:space="preserve"> | </w:t>
    </w:r>
    <w:r w:rsidRPr="001950D2">
      <w:rPr>
        <w:rFonts w:ascii="Cambria" w:hAnsi="Cambria"/>
        <w:iCs/>
        <w:sz w:val="18"/>
        <w:szCs w:val="18"/>
        <w:lang w:val="sv-SE"/>
      </w:rPr>
      <w:t>Tadris: Jurnal Keguruan dan Ilmu Tarbiyah xx (xx): xx-xx (20xx)</w:t>
    </w:r>
  </w:p>
  <w:p w14:paraId="346EAB9F" w14:textId="77777777" w:rsidR="00201303" w:rsidRPr="001950D2" w:rsidRDefault="00201303">
    <w:pPr>
      <w:pStyle w:val="Footer"/>
      <w:rPr>
        <w:lang w:val="sv-SE"/>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EBDA3E" w14:textId="35122A9E" w:rsidR="00201303" w:rsidRPr="001950D2" w:rsidRDefault="00201303" w:rsidP="00D375ED">
    <w:pPr>
      <w:pStyle w:val="Footer"/>
      <w:pBdr>
        <w:top w:val="single" w:sz="4" w:space="1" w:color="auto"/>
      </w:pBdr>
      <w:shd w:val="clear" w:color="auto" w:fill="FFFFFF"/>
      <w:jc w:val="right"/>
      <w:rPr>
        <w:rFonts w:ascii="Cambria" w:hAnsi="Cambria"/>
        <w:sz w:val="18"/>
        <w:szCs w:val="18"/>
        <w:lang w:val="sv-SE"/>
      </w:rPr>
    </w:pPr>
    <w:r>
      <w:rPr>
        <w:rFonts w:ascii="Cambria" w:hAnsi="Cambria"/>
        <w:iCs/>
        <w:sz w:val="18"/>
        <w:szCs w:val="18"/>
        <w:lang w:val="sv-SE"/>
      </w:rPr>
      <w:t>PSIKOANALITIKA</w:t>
    </w:r>
    <w:r w:rsidRPr="001950D2">
      <w:rPr>
        <w:rFonts w:ascii="Cambria" w:hAnsi="Cambria"/>
        <w:iCs/>
        <w:sz w:val="18"/>
        <w:szCs w:val="18"/>
        <w:lang w:val="sv-SE"/>
      </w:rPr>
      <w:t xml:space="preserve">: Jurnal </w:t>
    </w:r>
    <w:r>
      <w:rPr>
        <w:rFonts w:ascii="Cambria" w:hAnsi="Cambria"/>
        <w:iCs/>
        <w:sz w:val="18"/>
        <w:szCs w:val="18"/>
        <w:lang w:val="sv-SE"/>
      </w:rPr>
      <w:t>Kajian dan Penelitian Psikokolog</w:t>
    </w:r>
    <w:r w:rsidRPr="001950D2">
      <w:rPr>
        <w:rFonts w:ascii="Cambria" w:hAnsi="Cambria"/>
        <w:iCs/>
        <w:sz w:val="18"/>
        <w:szCs w:val="18"/>
        <w:lang w:val="sv-SE"/>
      </w:rPr>
      <w:t xml:space="preserve">i.  Vol. (1). No. 1. (20..) </w:t>
    </w:r>
    <w:r w:rsidRPr="001950D2">
      <w:rPr>
        <w:rFonts w:ascii="Cambria" w:hAnsi="Cambria"/>
        <w:sz w:val="18"/>
        <w:szCs w:val="18"/>
        <w:lang w:val="sv-SE"/>
      </w:rPr>
      <w:t xml:space="preserve">| </w:t>
    </w:r>
    <w:r w:rsidRPr="001950D2">
      <w:rPr>
        <w:rFonts w:ascii="Cambria" w:hAnsi="Cambria"/>
        <w:b/>
        <w:sz w:val="18"/>
        <w:szCs w:val="18"/>
        <w:lang w:val="sv-SE"/>
      </w:rPr>
      <w:t>xx</w:t>
    </w:r>
    <w:r w:rsidRPr="001950D2">
      <w:rPr>
        <w:rFonts w:ascii="Cambria" w:hAnsi="Cambria"/>
        <w:sz w:val="18"/>
        <w:szCs w:val="18"/>
        <w:lang w:val="sv-SE"/>
      </w:rPr>
      <w:t xml:space="preserve"> </w:t>
    </w:r>
  </w:p>
  <w:p w14:paraId="3C20778E" w14:textId="77777777" w:rsidR="00201303" w:rsidRPr="001950D2" w:rsidRDefault="00201303">
    <w:pPr>
      <w:pStyle w:val="Footer"/>
      <w:rPr>
        <w:lang w:val="sv-SE"/>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08C401" w14:textId="34A8962B" w:rsidR="00201303" w:rsidRDefault="00F9306F" w:rsidP="00F9306F">
    <w:pPr>
      <w:pStyle w:val="Footer"/>
      <w:pBdr>
        <w:top w:val="single" w:sz="4" w:space="1" w:color="auto"/>
      </w:pBdr>
      <w:rPr>
        <w:rFonts w:ascii="Cambria" w:hAnsi="Cambria"/>
        <w:sz w:val="18"/>
        <w:szCs w:val="18"/>
        <w:lang w:val="id-ID"/>
      </w:rPr>
    </w:pPr>
    <w:r>
      <w:rPr>
        <w:rFonts w:ascii="Cambria" w:hAnsi="Cambria"/>
        <w:noProof/>
        <w:sz w:val="18"/>
        <w:szCs w:val="18"/>
        <w:lang w:eastAsia="en-US"/>
      </w:rPr>
      <w:drawing>
        <wp:anchor distT="0" distB="0" distL="114300" distR="114300" simplePos="0" relativeHeight="251658240" behindDoc="1" locked="0" layoutInCell="1" allowOverlap="1" wp14:anchorId="339694AE" wp14:editId="2C468DA6">
          <wp:simplePos x="0" y="0"/>
          <wp:positionH relativeFrom="column">
            <wp:posOffset>0</wp:posOffset>
          </wp:positionH>
          <wp:positionV relativeFrom="paragraph">
            <wp:posOffset>47625</wp:posOffset>
          </wp:positionV>
          <wp:extent cx="609600" cy="504190"/>
          <wp:effectExtent l="0" t="0" r="0" b="3810"/>
          <wp:wrapNone/>
          <wp:docPr id="4" name="Picture 1" descr="C:\Users\ASUS\Documents\YAYASAN INSAN CIPTA MEDAN\LOGO DANA ALAMAT YAYASAN\LOGO YAYAS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cuments\YAYASAN INSAN CIPTA MEDAN\LOGO DANA ALAMAT YAYASAN\LOGO YAYASAN.jpeg"/>
                  <pic:cNvPicPr>
                    <a:picLocks noChangeAspect="1" noChangeArrowheads="1"/>
                  </pic:cNvPicPr>
                </pic:nvPicPr>
                <pic:blipFill>
                  <a:blip r:embed="rId1"/>
                  <a:srcRect l="23931" t="23847" r="23872" b="23911"/>
                  <a:stretch>
                    <a:fillRect/>
                  </a:stretch>
                </pic:blipFill>
                <pic:spPr bwMode="auto">
                  <a:xfrm>
                    <a:off x="0" y="0"/>
                    <a:ext cx="609600" cy="504190"/>
                  </a:xfrm>
                  <a:prstGeom prst="rect">
                    <a:avLst/>
                  </a:prstGeom>
                  <a:noFill/>
                  <a:ln w="9525">
                    <a:noFill/>
                    <a:miter lim="800000"/>
                    <a:headEnd/>
                    <a:tailEnd/>
                  </a:ln>
                </pic:spPr>
              </pic:pic>
            </a:graphicData>
          </a:graphic>
        </wp:anchor>
      </w:drawing>
    </w:r>
  </w:p>
  <w:p w14:paraId="57669C86" w14:textId="6F65EFAC" w:rsidR="00F9306F" w:rsidRPr="00992F7D" w:rsidRDefault="00F9306F" w:rsidP="00F9306F">
    <w:pPr>
      <w:pStyle w:val="Footer"/>
      <w:pBdr>
        <w:top w:val="single" w:sz="4" w:space="1" w:color="auto"/>
      </w:pBdr>
      <w:tabs>
        <w:tab w:val="left" w:pos="825"/>
        <w:tab w:val="center" w:pos="4308"/>
      </w:tabs>
      <w:rPr>
        <w:rFonts w:ascii="Cambria" w:hAnsi="Cambria"/>
        <w:sz w:val="18"/>
        <w:szCs w:val="18"/>
        <w:lang w:val="id-ID"/>
      </w:rPr>
    </w:pPr>
    <w:r>
      <w:rPr>
        <w:rFonts w:ascii="Book Antiqua" w:hAnsi="Book Antiqua"/>
        <w:b/>
        <w:sz w:val="18"/>
        <w:szCs w:val="18"/>
      </w:rPr>
      <w:tab/>
    </w:r>
    <w:r>
      <w:rPr>
        <w:rFonts w:ascii="Book Antiqua" w:hAnsi="Book Antiqua"/>
        <w:b/>
        <w:sz w:val="18"/>
        <w:szCs w:val="18"/>
      </w:rPr>
      <w:tab/>
    </w:r>
    <w:r w:rsidRPr="008576FD">
      <w:rPr>
        <w:rFonts w:ascii="Book Antiqua" w:hAnsi="Book Antiqua"/>
        <w:b/>
        <w:sz w:val="18"/>
        <w:szCs w:val="18"/>
      </w:rPr>
      <w:t xml:space="preserve">Yayasan </w:t>
    </w:r>
    <w:proofErr w:type="spellStart"/>
    <w:r w:rsidRPr="008576FD">
      <w:rPr>
        <w:rFonts w:ascii="Book Antiqua" w:hAnsi="Book Antiqua"/>
        <w:b/>
        <w:sz w:val="18"/>
        <w:szCs w:val="18"/>
      </w:rPr>
      <w:t>Insan</w:t>
    </w:r>
    <w:proofErr w:type="spellEnd"/>
    <w:r w:rsidRPr="008576FD">
      <w:rPr>
        <w:rFonts w:ascii="Book Antiqua" w:hAnsi="Book Antiqua"/>
        <w:b/>
        <w:sz w:val="18"/>
        <w:szCs w:val="18"/>
      </w:rPr>
      <w:t xml:space="preserve"> </w:t>
    </w:r>
    <w:proofErr w:type="spellStart"/>
    <w:r w:rsidRPr="008576FD">
      <w:rPr>
        <w:rFonts w:ascii="Book Antiqua" w:hAnsi="Book Antiqua"/>
        <w:b/>
        <w:sz w:val="18"/>
        <w:szCs w:val="18"/>
      </w:rPr>
      <w:t>Cipta</w:t>
    </w:r>
    <w:proofErr w:type="spellEnd"/>
    <w:r w:rsidRPr="008576FD">
      <w:rPr>
        <w:rFonts w:ascii="Book Antiqua" w:hAnsi="Book Antiqua"/>
        <w:b/>
        <w:sz w:val="18"/>
        <w:szCs w:val="18"/>
      </w:rPr>
      <w:t xml:space="preserve"> Meda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20161C" w14:textId="77777777" w:rsidR="005D312F" w:rsidRDefault="005D312F" w:rsidP="00D360E9">
      <w:r>
        <w:separator/>
      </w:r>
    </w:p>
  </w:footnote>
  <w:footnote w:type="continuationSeparator" w:id="0">
    <w:p w14:paraId="00D85069" w14:textId="77777777" w:rsidR="005D312F" w:rsidRDefault="005D312F" w:rsidP="00D360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1F7A2D" w14:textId="77777777" w:rsidR="00201303" w:rsidRPr="00F749DD" w:rsidRDefault="00201303" w:rsidP="00D375ED">
    <w:pPr>
      <w:pStyle w:val="Header"/>
      <w:pBdr>
        <w:bottom w:val="single" w:sz="4" w:space="1" w:color="auto"/>
      </w:pBdr>
      <w:tabs>
        <w:tab w:val="clear" w:pos="4680"/>
        <w:tab w:val="clear" w:pos="9360"/>
      </w:tabs>
      <w:jc w:val="center"/>
      <w:rPr>
        <w:rFonts w:ascii="Cambria" w:hAnsi="Cambria"/>
        <w:color w:val="4472C4"/>
        <w:sz w:val="18"/>
        <w:szCs w:val="18"/>
      </w:rPr>
    </w:pPr>
    <w:r w:rsidRPr="00560AD8">
      <w:rPr>
        <w:rFonts w:ascii="Cambria" w:hAnsi="Cambria"/>
        <w:sz w:val="18"/>
        <w:szCs w:val="18"/>
      </w:rPr>
      <w:t>Title | Author</w:t>
    </w:r>
  </w:p>
  <w:p w14:paraId="679ECD6A" w14:textId="77777777" w:rsidR="00201303" w:rsidRDefault="0020130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B1068C" w14:textId="25A7C17A" w:rsidR="00201303" w:rsidRPr="00F9306F" w:rsidRDefault="00F9306F" w:rsidP="00D375ED">
    <w:pPr>
      <w:pStyle w:val="Header"/>
      <w:pBdr>
        <w:bottom w:val="single" w:sz="4" w:space="1" w:color="auto"/>
      </w:pBdr>
      <w:tabs>
        <w:tab w:val="clear" w:pos="4680"/>
        <w:tab w:val="clear" w:pos="9360"/>
      </w:tabs>
      <w:jc w:val="center"/>
      <w:rPr>
        <w:rFonts w:ascii="Cambria" w:hAnsi="Cambria"/>
        <w:color w:val="4472C4"/>
        <w:sz w:val="18"/>
        <w:szCs w:val="18"/>
        <w:lang w:val="sv-SE"/>
      </w:rPr>
    </w:pPr>
    <w:proofErr w:type="spellStart"/>
    <w:r>
      <w:rPr>
        <w:rFonts w:ascii="Cambria" w:hAnsi="Cambria"/>
        <w:sz w:val="18"/>
        <w:szCs w:val="18"/>
        <w:lang w:val="sv-SE"/>
      </w:rPr>
      <w:t>Pengaruh</w:t>
    </w:r>
    <w:proofErr w:type="spellEnd"/>
    <w:r>
      <w:rPr>
        <w:rFonts w:ascii="Cambria" w:hAnsi="Cambria"/>
        <w:sz w:val="18"/>
        <w:szCs w:val="18"/>
        <w:lang w:val="sv-SE"/>
      </w:rPr>
      <w:t xml:space="preserve"> </w:t>
    </w:r>
    <w:proofErr w:type="spellStart"/>
    <w:r>
      <w:rPr>
        <w:rFonts w:ascii="Cambria" w:hAnsi="Cambria"/>
        <w:sz w:val="18"/>
        <w:szCs w:val="18"/>
        <w:lang w:val="sv-SE"/>
      </w:rPr>
      <w:t>Motivasi</w:t>
    </w:r>
    <w:proofErr w:type="spellEnd"/>
    <w:r>
      <w:rPr>
        <w:rFonts w:ascii="Cambria" w:hAnsi="Cambria"/>
        <w:sz w:val="18"/>
        <w:szCs w:val="18"/>
        <w:lang w:val="sv-SE"/>
      </w:rPr>
      <w:t xml:space="preserve"> </w:t>
    </w:r>
    <w:proofErr w:type="spellStart"/>
    <w:r>
      <w:rPr>
        <w:rFonts w:ascii="Cambria" w:hAnsi="Cambria"/>
        <w:sz w:val="18"/>
        <w:szCs w:val="18"/>
        <w:lang w:val="sv-SE"/>
      </w:rPr>
      <w:t>pada</w:t>
    </w:r>
    <w:proofErr w:type="spellEnd"/>
    <w:r>
      <w:rPr>
        <w:rFonts w:ascii="Cambria" w:hAnsi="Cambria"/>
        <w:sz w:val="18"/>
        <w:szCs w:val="18"/>
        <w:lang w:val="sv-SE"/>
      </w:rPr>
      <w:t xml:space="preserve"> </w:t>
    </w:r>
    <w:proofErr w:type="spellStart"/>
    <w:r>
      <w:rPr>
        <w:rFonts w:ascii="Cambria" w:hAnsi="Cambria"/>
        <w:sz w:val="18"/>
        <w:szCs w:val="18"/>
        <w:lang w:val="sv-SE"/>
      </w:rPr>
      <w:t>Prestasi</w:t>
    </w:r>
    <w:proofErr w:type="spellEnd"/>
    <w:r w:rsidR="00201303" w:rsidRPr="001950D2">
      <w:rPr>
        <w:rFonts w:ascii="Cambria" w:hAnsi="Cambria"/>
        <w:sz w:val="18"/>
        <w:szCs w:val="18"/>
        <w:lang w:val="sv-SE"/>
      </w:rPr>
      <w:t>………</w:t>
    </w:r>
    <w:proofErr w:type="gramStart"/>
    <w:r w:rsidR="00201303" w:rsidRPr="001950D2">
      <w:rPr>
        <w:rFonts w:ascii="Cambria" w:hAnsi="Cambria"/>
        <w:sz w:val="18"/>
        <w:szCs w:val="18"/>
        <w:lang w:val="sv-SE"/>
      </w:rPr>
      <w:t>…….</w:t>
    </w:r>
    <w:proofErr w:type="gramEnd"/>
    <w:r w:rsidR="00201303" w:rsidRPr="001950D2">
      <w:rPr>
        <w:rFonts w:ascii="Cambria" w:hAnsi="Cambria"/>
        <w:sz w:val="18"/>
        <w:szCs w:val="18"/>
        <w:lang w:val="sv-SE"/>
      </w:rPr>
      <w:t xml:space="preserve">. </w:t>
    </w:r>
    <w:r w:rsidR="00201303" w:rsidRPr="00F9306F">
      <w:rPr>
        <w:rFonts w:ascii="Cambria" w:hAnsi="Cambria"/>
        <w:sz w:val="18"/>
        <w:szCs w:val="18"/>
        <w:lang w:val="sv-SE"/>
      </w:rPr>
      <w:t xml:space="preserve">| </w:t>
    </w:r>
    <w:r>
      <w:rPr>
        <w:rFonts w:ascii="Cambria" w:hAnsi="Cambria"/>
        <w:sz w:val="18"/>
        <w:szCs w:val="18"/>
        <w:lang w:val="sv-SE"/>
      </w:rPr>
      <w:t xml:space="preserve">Devi </w:t>
    </w:r>
    <w:proofErr w:type="spellStart"/>
    <w:r>
      <w:rPr>
        <w:rFonts w:ascii="Cambria" w:hAnsi="Cambria"/>
        <w:sz w:val="18"/>
        <w:szCs w:val="18"/>
        <w:lang w:val="sv-SE"/>
      </w:rPr>
      <w:t>Paramita</w:t>
    </w:r>
    <w:proofErr w:type="spellEnd"/>
    <w:r>
      <w:rPr>
        <w:rFonts w:ascii="Cambria" w:hAnsi="Cambria"/>
        <w:sz w:val="18"/>
        <w:szCs w:val="18"/>
        <w:lang w:val="sv-SE"/>
      </w:rPr>
      <w:t xml:space="preserve"> </w:t>
    </w:r>
    <w:proofErr w:type="spellStart"/>
    <w:r>
      <w:rPr>
        <w:rFonts w:ascii="Cambria" w:hAnsi="Cambria"/>
        <w:sz w:val="18"/>
        <w:szCs w:val="18"/>
        <w:lang w:val="sv-SE"/>
      </w:rPr>
      <w:t>Simangunsong</w:t>
    </w:r>
    <w:proofErr w:type="spellEnd"/>
    <w:r w:rsidR="00201303" w:rsidRPr="00F9306F">
      <w:rPr>
        <w:rFonts w:ascii="Cambria" w:hAnsi="Cambria"/>
        <w:sz w:val="18"/>
        <w:szCs w:val="18"/>
        <w:lang w:val="sv-SE"/>
      </w:rPr>
      <w:t>……</w:t>
    </w:r>
  </w:p>
  <w:p w14:paraId="565500AD" w14:textId="77777777" w:rsidR="00201303" w:rsidRPr="00F9306F" w:rsidRDefault="00201303" w:rsidP="00D375ED">
    <w:pPr>
      <w:pStyle w:val="Header"/>
      <w:tabs>
        <w:tab w:val="clear" w:pos="4680"/>
        <w:tab w:val="clear" w:pos="9360"/>
        <w:tab w:val="left" w:pos="8080"/>
      </w:tabs>
      <w:rPr>
        <w:lang w:val="sv-S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5AA3A1" w14:textId="77777777" w:rsidR="00F9306F" w:rsidRPr="008576FD" w:rsidRDefault="00F9306F" w:rsidP="00F9306F">
    <w:pPr>
      <w:tabs>
        <w:tab w:val="left" w:pos="6570"/>
      </w:tabs>
      <w:rPr>
        <w:rFonts w:ascii="Cambria" w:hAnsi="Cambria"/>
        <w:b/>
        <w:bCs/>
        <w:sz w:val="18"/>
        <w:szCs w:val="18"/>
      </w:rPr>
    </w:pPr>
    <w:r>
      <w:rPr>
        <w:noProof/>
        <w:lang w:eastAsia="en-US"/>
      </w:rPr>
      <mc:AlternateContent>
        <mc:Choice Requires="wpg">
          <w:drawing>
            <wp:anchor distT="0" distB="0" distL="114300" distR="114300" simplePos="0" relativeHeight="251656192" behindDoc="0" locked="0" layoutInCell="1" allowOverlap="1" wp14:anchorId="09FDA67C" wp14:editId="62E894DF">
              <wp:simplePos x="0" y="0"/>
              <wp:positionH relativeFrom="column">
                <wp:posOffset>-1270</wp:posOffset>
              </wp:positionH>
              <wp:positionV relativeFrom="paragraph">
                <wp:posOffset>34290</wp:posOffset>
              </wp:positionV>
              <wp:extent cx="5450205" cy="743585"/>
              <wp:effectExtent l="0" t="12700" r="10795" b="5715"/>
              <wp:wrapNone/>
              <wp:docPr id="5"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0205" cy="743585"/>
                        <a:chOff x="2039" y="3767"/>
                        <a:chExt cx="8583" cy="1092"/>
                      </a:xfrm>
                    </wpg:grpSpPr>
                    <wps:wsp>
                      <wps:cNvPr id="6" name="AutoShape 2"/>
                      <wps:cNvCnPr>
                        <a:cxnSpLocks/>
                      </wps:cNvCnPr>
                      <wps:spPr bwMode="auto">
                        <a:xfrm>
                          <a:off x="2039" y="3767"/>
                          <a:ext cx="8571" cy="0"/>
                        </a:xfrm>
                        <a:prstGeom prst="straightConnector1">
                          <a:avLst/>
                        </a:prstGeom>
                        <a:noFill/>
                        <a:ln w="2857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7" name="AutoShape 3"/>
                      <wps:cNvCnPr>
                        <a:cxnSpLocks/>
                      </wps:cNvCnPr>
                      <wps:spPr bwMode="auto">
                        <a:xfrm>
                          <a:off x="2051" y="4859"/>
                          <a:ext cx="8571" cy="0"/>
                        </a:xfrm>
                        <a:prstGeom prst="straightConnector1">
                          <a:avLst/>
                        </a:prstGeom>
                        <a:noFill/>
                        <a:ln w="2857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FF12C4D" id="Group 1" o:spid="_x0000_s1026" style="position:absolute;margin-left:-.1pt;margin-top:2.7pt;width:429.15pt;height:58.55pt;z-index:251656192" coordorigin="2039,3767" coordsize="8583,109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">
              <v:shapetype id="_x0000_t32" coordsize="21600,21600" o:spt="32" o:oned="t" path="m,l21600,21600e" filled="f">
                <v:path arrowok="t" fillok="f" o:connecttype="none"/>
                <o:lock v:ext="edit" shapetype="t"/>
              </v:shapetype>
              <v:shape id="AutoShape 2" o:spid="_x0000_s1027" type="#_x0000_t32" style="position:absolute;left:2039;top:3767;width:857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" strokecolor="black [3213]" strokeweight="2.25pt">
                <o:lock v:ext="edit" shapetype="f"/>
              </v:shape>
              <v:shape id="AutoShape 3" o:spid="_x0000_s1028" type="#_x0000_t32" style="position:absolute;left:2051;top:4859;width:857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" strokecolor="black [3213]" strokeweight="2.25pt">
                <o:lock v:ext="edit" shapetype="f"/>
              </v:shape>
            </v:group>
          </w:pict>
        </mc:Fallback>
      </mc:AlternateContent>
    </w:r>
    <w:r>
      <w:rPr>
        <w:rFonts w:ascii="Georgia" w:hAnsi="Georgia"/>
        <w:sz w:val="20"/>
      </w:rPr>
      <w:tab/>
    </w:r>
  </w:p>
  <w:p w14:paraId="37442CFB" w14:textId="77777777" w:rsidR="00F9306F" w:rsidRPr="001950D2" w:rsidRDefault="00F9306F" w:rsidP="00F9306F">
    <w:pPr>
      <w:ind w:left="540"/>
      <w:jc w:val="center"/>
      <w:rPr>
        <w:rFonts w:ascii="Bernard MT Condensed" w:hAnsi="Bernard MT Condensed"/>
        <w:b/>
        <w:color w:val="000000" w:themeColor="text1"/>
        <w:sz w:val="32"/>
        <w:szCs w:val="32"/>
        <w:lang w:val="sv-SE"/>
      </w:rPr>
    </w:pPr>
    <w:r w:rsidRPr="001950D2">
      <w:rPr>
        <w:rFonts w:ascii="Bernard MT Condensed" w:hAnsi="Bernard MT Condensed"/>
        <w:b/>
        <w:sz w:val="32"/>
        <w:szCs w:val="32"/>
        <w:lang w:val="sv-SE"/>
      </w:rPr>
      <w:t xml:space="preserve"> </w:t>
    </w:r>
    <w:r w:rsidRPr="001950D2">
      <w:rPr>
        <w:rFonts w:ascii="Bernard MT Condensed" w:hAnsi="Bernard MT Condensed"/>
        <w:b/>
        <w:color w:val="7030A0"/>
        <w:sz w:val="32"/>
        <w:szCs w:val="32"/>
        <w:lang w:val="sv-SE"/>
      </w:rPr>
      <w:t>PSIKOANALITIKA</w:t>
    </w:r>
    <w:r w:rsidRPr="001950D2">
      <w:rPr>
        <w:rFonts w:ascii="Bernard MT Condensed" w:hAnsi="Bernard MT Condensed"/>
        <w:b/>
        <w:color w:val="000000" w:themeColor="text1"/>
        <w:sz w:val="32"/>
        <w:szCs w:val="32"/>
        <w:lang w:val="sv-SE"/>
      </w:rPr>
      <w:t>: JURNAL KAJIAN DAN PENELITIAN PSIKOLOGI</w:t>
    </w:r>
  </w:p>
  <w:p w14:paraId="4D7E7CB0" w14:textId="77777777" w:rsidR="00F9306F" w:rsidRPr="001950D2" w:rsidRDefault="00F9306F" w:rsidP="00F9306F">
    <w:pPr>
      <w:ind w:left="540"/>
      <w:jc w:val="center"/>
      <w:rPr>
        <w:rFonts w:ascii="Book Antiqua" w:hAnsi="Book Antiqua"/>
        <w:b/>
        <w:sz w:val="28"/>
        <w:szCs w:val="28"/>
        <w:lang w:val="sv-SE"/>
      </w:rPr>
    </w:pPr>
    <w:r w:rsidRPr="001950D2">
      <w:rPr>
        <w:rFonts w:ascii="Bernard MT Condensed" w:hAnsi="Bernard MT Condensed"/>
        <w:b/>
        <w:color w:val="000000" w:themeColor="text1"/>
        <w:sz w:val="32"/>
        <w:szCs w:val="32"/>
        <w:lang w:val="sv-SE"/>
      </w:rPr>
      <w:t>E-</w:t>
    </w:r>
    <w:proofErr w:type="gramStart"/>
    <w:r w:rsidRPr="001950D2">
      <w:rPr>
        <w:rFonts w:ascii="Bernard MT Condensed" w:hAnsi="Bernard MT Condensed"/>
        <w:b/>
        <w:color w:val="000000" w:themeColor="text1"/>
        <w:sz w:val="32"/>
        <w:szCs w:val="32"/>
        <w:lang w:val="sv-SE"/>
      </w:rPr>
      <w:t>ISSN:…</w:t>
    </w:r>
    <w:proofErr w:type="gramEnd"/>
    <w:r w:rsidRPr="001950D2">
      <w:rPr>
        <w:rFonts w:ascii="Bernard MT Condensed" w:hAnsi="Bernard MT Condensed"/>
        <w:b/>
        <w:color w:val="000000" w:themeColor="text1"/>
        <w:sz w:val="32"/>
        <w:szCs w:val="32"/>
        <w:lang w:val="sv-SE"/>
      </w:rPr>
      <w:t>……….-………</w:t>
    </w:r>
  </w:p>
  <w:p w14:paraId="08824E2C" w14:textId="77777777" w:rsidR="00F9306F" w:rsidRPr="001950D2" w:rsidRDefault="00F9306F" w:rsidP="00F9306F">
    <w:pPr>
      <w:rPr>
        <w:lang w:val="sv-SE"/>
      </w:rPr>
    </w:pPr>
  </w:p>
  <w:p w14:paraId="36A6F5A5" w14:textId="06B499FB" w:rsidR="00201303" w:rsidRDefault="00201303" w:rsidP="00F9306F">
    <w:pPr>
      <w:tabs>
        <w:tab w:val="left" w:pos="6570"/>
      </w:tabs>
      <w:rPr>
        <w:rFonts w:ascii="Cambria" w:hAnsi="Cambria"/>
        <w:b/>
        <w:bCs/>
        <w:sz w:val="18"/>
        <w:szCs w:val="18"/>
      </w:rPr>
    </w:pPr>
    <w:r>
      <w:rPr>
        <w:rFonts w:ascii="Georgia" w:hAnsi="Georgia"/>
        <w:sz w:val="20"/>
      </w:rPr>
      <w:tab/>
    </w:r>
  </w:p>
  <w:p w14:paraId="5983F71E" w14:textId="77777777" w:rsidR="00F9306F" w:rsidRPr="00F9306F" w:rsidRDefault="00F9306F" w:rsidP="00F9306F">
    <w:pPr>
      <w:tabs>
        <w:tab w:val="left" w:pos="6570"/>
      </w:tabs>
      <w:rPr>
        <w:rFonts w:ascii="Cambria" w:hAnsi="Cambria"/>
        <w:b/>
        <w:bCs/>
        <w:sz w:val="18"/>
        <w:szCs w:val="18"/>
      </w:rPr>
    </w:pPr>
  </w:p>
  <w:p w14:paraId="3E2A832C" w14:textId="285CA0DE" w:rsidR="00201303" w:rsidRPr="001950D2" w:rsidRDefault="00201303" w:rsidP="00E074BE">
    <w:pPr>
      <w:rPr>
        <w:rFonts w:ascii="Cambria" w:hAnsi="Cambria"/>
        <w:b/>
        <w:sz w:val="12"/>
        <w:lang w:val="sv-S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0123CF5"/>
    <w:multiLevelType w:val="hybridMultilevel"/>
    <w:tmpl w:val="3B827CE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7"/>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0E9"/>
    <w:rsid w:val="00000DCE"/>
    <w:rsid w:val="000025D5"/>
    <w:rsid w:val="00002917"/>
    <w:rsid w:val="0000296F"/>
    <w:rsid w:val="00003330"/>
    <w:rsid w:val="0000379D"/>
    <w:rsid w:val="00004275"/>
    <w:rsid w:val="00006BEA"/>
    <w:rsid w:val="00007911"/>
    <w:rsid w:val="000102DB"/>
    <w:rsid w:val="00013689"/>
    <w:rsid w:val="000136E6"/>
    <w:rsid w:val="00013768"/>
    <w:rsid w:val="00013B9E"/>
    <w:rsid w:val="00013C67"/>
    <w:rsid w:val="00016055"/>
    <w:rsid w:val="000166D0"/>
    <w:rsid w:val="00016E49"/>
    <w:rsid w:val="00017D87"/>
    <w:rsid w:val="00020AC0"/>
    <w:rsid w:val="00023FBE"/>
    <w:rsid w:val="000241FA"/>
    <w:rsid w:val="00024356"/>
    <w:rsid w:val="0002492F"/>
    <w:rsid w:val="00025301"/>
    <w:rsid w:val="000253B1"/>
    <w:rsid w:val="000254C1"/>
    <w:rsid w:val="00025537"/>
    <w:rsid w:val="000255C5"/>
    <w:rsid w:val="00025A90"/>
    <w:rsid w:val="00027EC0"/>
    <w:rsid w:val="00027EEA"/>
    <w:rsid w:val="00032E0F"/>
    <w:rsid w:val="00032F77"/>
    <w:rsid w:val="000331FD"/>
    <w:rsid w:val="000332D8"/>
    <w:rsid w:val="00033494"/>
    <w:rsid w:val="0003379C"/>
    <w:rsid w:val="00033E64"/>
    <w:rsid w:val="00033F64"/>
    <w:rsid w:val="0003410F"/>
    <w:rsid w:val="00034A61"/>
    <w:rsid w:val="00035652"/>
    <w:rsid w:val="00035ED6"/>
    <w:rsid w:val="00035F8F"/>
    <w:rsid w:val="00036BB3"/>
    <w:rsid w:val="00036F58"/>
    <w:rsid w:val="00037712"/>
    <w:rsid w:val="00041497"/>
    <w:rsid w:val="00042922"/>
    <w:rsid w:val="0004394F"/>
    <w:rsid w:val="000439DF"/>
    <w:rsid w:val="000446C5"/>
    <w:rsid w:val="000450C1"/>
    <w:rsid w:val="00047513"/>
    <w:rsid w:val="00050BAC"/>
    <w:rsid w:val="00050E40"/>
    <w:rsid w:val="000512E7"/>
    <w:rsid w:val="00051E7D"/>
    <w:rsid w:val="000534A2"/>
    <w:rsid w:val="0005363E"/>
    <w:rsid w:val="0005445F"/>
    <w:rsid w:val="00054D64"/>
    <w:rsid w:val="00054F5E"/>
    <w:rsid w:val="000550D4"/>
    <w:rsid w:val="00055302"/>
    <w:rsid w:val="00055DFF"/>
    <w:rsid w:val="000602E7"/>
    <w:rsid w:val="00060F98"/>
    <w:rsid w:val="00061202"/>
    <w:rsid w:val="0006147C"/>
    <w:rsid w:val="00061F71"/>
    <w:rsid w:val="0006314E"/>
    <w:rsid w:val="0006336F"/>
    <w:rsid w:val="00065747"/>
    <w:rsid w:val="00071C07"/>
    <w:rsid w:val="0007511A"/>
    <w:rsid w:val="00075DCE"/>
    <w:rsid w:val="00075FF4"/>
    <w:rsid w:val="0007715C"/>
    <w:rsid w:val="0007733B"/>
    <w:rsid w:val="000806CF"/>
    <w:rsid w:val="00081170"/>
    <w:rsid w:val="00081F93"/>
    <w:rsid w:val="000822B3"/>
    <w:rsid w:val="00083E2E"/>
    <w:rsid w:val="000843B8"/>
    <w:rsid w:val="00085449"/>
    <w:rsid w:val="00086550"/>
    <w:rsid w:val="00090ABD"/>
    <w:rsid w:val="00091A73"/>
    <w:rsid w:val="0009253F"/>
    <w:rsid w:val="00092A43"/>
    <w:rsid w:val="00092BED"/>
    <w:rsid w:val="000931D7"/>
    <w:rsid w:val="00094987"/>
    <w:rsid w:val="000950C9"/>
    <w:rsid w:val="00095EE9"/>
    <w:rsid w:val="000A1549"/>
    <w:rsid w:val="000A1C2B"/>
    <w:rsid w:val="000A2F71"/>
    <w:rsid w:val="000A4FD1"/>
    <w:rsid w:val="000A52D5"/>
    <w:rsid w:val="000A5622"/>
    <w:rsid w:val="000A5A63"/>
    <w:rsid w:val="000A5E1D"/>
    <w:rsid w:val="000A603E"/>
    <w:rsid w:val="000A6F56"/>
    <w:rsid w:val="000A78DD"/>
    <w:rsid w:val="000A7B40"/>
    <w:rsid w:val="000B0302"/>
    <w:rsid w:val="000B4E2C"/>
    <w:rsid w:val="000B4F4B"/>
    <w:rsid w:val="000B503C"/>
    <w:rsid w:val="000B578F"/>
    <w:rsid w:val="000B5937"/>
    <w:rsid w:val="000B66F9"/>
    <w:rsid w:val="000C2176"/>
    <w:rsid w:val="000C2C91"/>
    <w:rsid w:val="000C2E64"/>
    <w:rsid w:val="000C4401"/>
    <w:rsid w:val="000C48AD"/>
    <w:rsid w:val="000C4B99"/>
    <w:rsid w:val="000C5288"/>
    <w:rsid w:val="000C5E99"/>
    <w:rsid w:val="000C6090"/>
    <w:rsid w:val="000C7669"/>
    <w:rsid w:val="000C7782"/>
    <w:rsid w:val="000D2865"/>
    <w:rsid w:val="000D2914"/>
    <w:rsid w:val="000D301B"/>
    <w:rsid w:val="000D3789"/>
    <w:rsid w:val="000D4315"/>
    <w:rsid w:val="000D4970"/>
    <w:rsid w:val="000D4C2A"/>
    <w:rsid w:val="000D595B"/>
    <w:rsid w:val="000D5AA2"/>
    <w:rsid w:val="000D5EEC"/>
    <w:rsid w:val="000D72B7"/>
    <w:rsid w:val="000D77AF"/>
    <w:rsid w:val="000E0CFA"/>
    <w:rsid w:val="000E2146"/>
    <w:rsid w:val="000E28EE"/>
    <w:rsid w:val="000E3097"/>
    <w:rsid w:val="000E50CC"/>
    <w:rsid w:val="000E5264"/>
    <w:rsid w:val="000E57EC"/>
    <w:rsid w:val="000E788D"/>
    <w:rsid w:val="000E7BF3"/>
    <w:rsid w:val="000E7D95"/>
    <w:rsid w:val="000F00BA"/>
    <w:rsid w:val="000F27B3"/>
    <w:rsid w:val="000F31A0"/>
    <w:rsid w:val="000F35D7"/>
    <w:rsid w:val="000F40BF"/>
    <w:rsid w:val="000F42E6"/>
    <w:rsid w:val="000F5797"/>
    <w:rsid w:val="000F65BA"/>
    <w:rsid w:val="000F67C1"/>
    <w:rsid w:val="000F6B51"/>
    <w:rsid w:val="000F7277"/>
    <w:rsid w:val="0010008D"/>
    <w:rsid w:val="001001D3"/>
    <w:rsid w:val="00100CC9"/>
    <w:rsid w:val="00100F50"/>
    <w:rsid w:val="00100FF5"/>
    <w:rsid w:val="0010281F"/>
    <w:rsid w:val="00103C5F"/>
    <w:rsid w:val="0010479F"/>
    <w:rsid w:val="00104A8C"/>
    <w:rsid w:val="001057DE"/>
    <w:rsid w:val="0010592C"/>
    <w:rsid w:val="00106287"/>
    <w:rsid w:val="001067AF"/>
    <w:rsid w:val="00107996"/>
    <w:rsid w:val="0011008A"/>
    <w:rsid w:val="0011102F"/>
    <w:rsid w:val="00112E5F"/>
    <w:rsid w:val="00115DF7"/>
    <w:rsid w:val="0011663B"/>
    <w:rsid w:val="00116CEE"/>
    <w:rsid w:val="00116D38"/>
    <w:rsid w:val="0011747E"/>
    <w:rsid w:val="00120231"/>
    <w:rsid w:val="001211FC"/>
    <w:rsid w:val="00122411"/>
    <w:rsid w:val="00123530"/>
    <w:rsid w:val="00123A04"/>
    <w:rsid w:val="001246E2"/>
    <w:rsid w:val="00125D5A"/>
    <w:rsid w:val="001265F0"/>
    <w:rsid w:val="00126C23"/>
    <w:rsid w:val="00126F77"/>
    <w:rsid w:val="001279EB"/>
    <w:rsid w:val="00131BDC"/>
    <w:rsid w:val="00133D7C"/>
    <w:rsid w:val="0013430C"/>
    <w:rsid w:val="00134C76"/>
    <w:rsid w:val="001360EA"/>
    <w:rsid w:val="00136B01"/>
    <w:rsid w:val="00136DE0"/>
    <w:rsid w:val="0014122B"/>
    <w:rsid w:val="0014350C"/>
    <w:rsid w:val="001444C8"/>
    <w:rsid w:val="001447C9"/>
    <w:rsid w:val="0014520B"/>
    <w:rsid w:val="00145798"/>
    <w:rsid w:val="00146382"/>
    <w:rsid w:val="001474E0"/>
    <w:rsid w:val="00147E55"/>
    <w:rsid w:val="001502C4"/>
    <w:rsid w:val="001503F8"/>
    <w:rsid w:val="00154D70"/>
    <w:rsid w:val="001619C1"/>
    <w:rsid w:val="0016219E"/>
    <w:rsid w:val="00162456"/>
    <w:rsid w:val="001658D2"/>
    <w:rsid w:val="00166276"/>
    <w:rsid w:val="001667AC"/>
    <w:rsid w:val="00166D8E"/>
    <w:rsid w:val="001701D7"/>
    <w:rsid w:val="0017041E"/>
    <w:rsid w:val="001705A9"/>
    <w:rsid w:val="00170D4F"/>
    <w:rsid w:val="00170DE5"/>
    <w:rsid w:val="001726FB"/>
    <w:rsid w:val="00172A28"/>
    <w:rsid w:val="00172AF7"/>
    <w:rsid w:val="0017492B"/>
    <w:rsid w:val="001755A0"/>
    <w:rsid w:val="001762FC"/>
    <w:rsid w:val="00176825"/>
    <w:rsid w:val="00176EF0"/>
    <w:rsid w:val="00180DAB"/>
    <w:rsid w:val="00180F2E"/>
    <w:rsid w:val="0018356E"/>
    <w:rsid w:val="00187598"/>
    <w:rsid w:val="00187B15"/>
    <w:rsid w:val="00191524"/>
    <w:rsid w:val="001918EB"/>
    <w:rsid w:val="00191F3C"/>
    <w:rsid w:val="00192131"/>
    <w:rsid w:val="00194D0F"/>
    <w:rsid w:val="001950D2"/>
    <w:rsid w:val="00195842"/>
    <w:rsid w:val="00196843"/>
    <w:rsid w:val="0019703F"/>
    <w:rsid w:val="001977D0"/>
    <w:rsid w:val="001A18E9"/>
    <w:rsid w:val="001A1AF4"/>
    <w:rsid w:val="001A56DB"/>
    <w:rsid w:val="001A61D4"/>
    <w:rsid w:val="001A6C26"/>
    <w:rsid w:val="001A79F8"/>
    <w:rsid w:val="001B0512"/>
    <w:rsid w:val="001B0E9E"/>
    <w:rsid w:val="001B0EAA"/>
    <w:rsid w:val="001B17B5"/>
    <w:rsid w:val="001B192A"/>
    <w:rsid w:val="001B22D1"/>
    <w:rsid w:val="001B2BFC"/>
    <w:rsid w:val="001B316E"/>
    <w:rsid w:val="001B3C1B"/>
    <w:rsid w:val="001B3FDF"/>
    <w:rsid w:val="001B4ABE"/>
    <w:rsid w:val="001B4E2C"/>
    <w:rsid w:val="001B4EA0"/>
    <w:rsid w:val="001B50D0"/>
    <w:rsid w:val="001B5A90"/>
    <w:rsid w:val="001B5AD8"/>
    <w:rsid w:val="001B5E0B"/>
    <w:rsid w:val="001B6449"/>
    <w:rsid w:val="001B6638"/>
    <w:rsid w:val="001C1CBE"/>
    <w:rsid w:val="001C1D5F"/>
    <w:rsid w:val="001C266E"/>
    <w:rsid w:val="001C26EC"/>
    <w:rsid w:val="001C2D61"/>
    <w:rsid w:val="001C30CB"/>
    <w:rsid w:val="001C325D"/>
    <w:rsid w:val="001C496F"/>
    <w:rsid w:val="001C4C8C"/>
    <w:rsid w:val="001C4F81"/>
    <w:rsid w:val="001C4F8C"/>
    <w:rsid w:val="001C5649"/>
    <w:rsid w:val="001C57A3"/>
    <w:rsid w:val="001C57EE"/>
    <w:rsid w:val="001C588C"/>
    <w:rsid w:val="001C60F9"/>
    <w:rsid w:val="001C717A"/>
    <w:rsid w:val="001C79EB"/>
    <w:rsid w:val="001D00FA"/>
    <w:rsid w:val="001D104B"/>
    <w:rsid w:val="001D1D46"/>
    <w:rsid w:val="001D2ECA"/>
    <w:rsid w:val="001D3E88"/>
    <w:rsid w:val="001D42CF"/>
    <w:rsid w:val="001D484D"/>
    <w:rsid w:val="001D5BD0"/>
    <w:rsid w:val="001D77A4"/>
    <w:rsid w:val="001D7C67"/>
    <w:rsid w:val="001E0699"/>
    <w:rsid w:val="001E1E1F"/>
    <w:rsid w:val="001E2660"/>
    <w:rsid w:val="001E35FD"/>
    <w:rsid w:val="001E76DA"/>
    <w:rsid w:val="001E7EC9"/>
    <w:rsid w:val="001F031A"/>
    <w:rsid w:val="001F305C"/>
    <w:rsid w:val="001F63F4"/>
    <w:rsid w:val="001F6DA4"/>
    <w:rsid w:val="001F721B"/>
    <w:rsid w:val="001F7E4E"/>
    <w:rsid w:val="002002D7"/>
    <w:rsid w:val="00200AB3"/>
    <w:rsid w:val="00200CE9"/>
    <w:rsid w:val="00201303"/>
    <w:rsid w:val="002023A6"/>
    <w:rsid w:val="002059ED"/>
    <w:rsid w:val="0020617F"/>
    <w:rsid w:val="00206E96"/>
    <w:rsid w:val="00207579"/>
    <w:rsid w:val="00210413"/>
    <w:rsid w:val="0021203E"/>
    <w:rsid w:val="0021232E"/>
    <w:rsid w:val="00213680"/>
    <w:rsid w:val="0021389F"/>
    <w:rsid w:val="00214508"/>
    <w:rsid w:val="00216443"/>
    <w:rsid w:val="00217575"/>
    <w:rsid w:val="00220EED"/>
    <w:rsid w:val="00223100"/>
    <w:rsid w:val="0022374C"/>
    <w:rsid w:val="00225B19"/>
    <w:rsid w:val="0022620C"/>
    <w:rsid w:val="002269EE"/>
    <w:rsid w:val="00226BE9"/>
    <w:rsid w:val="00227465"/>
    <w:rsid w:val="00230199"/>
    <w:rsid w:val="0023022A"/>
    <w:rsid w:val="00230418"/>
    <w:rsid w:val="00231ED1"/>
    <w:rsid w:val="00231FAE"/>
    <w:rsid w:val="0023228C"/>
    <w:rsid w:val="00232D60"/>
    <w:rsid w:val="00233638"/>
    <w:rsid w:val="00234739"/>
    <w:rsid w:val="00234EB5"/>
    <w:rsid w:val="0023574A"/>
    <w:rsid w:val="002369CF"/>
    <w:rsid w:val="00236EAF"/>
    <w:rsid w:val="00236FB2"/>
    <w:rsid w:val="00237A25"/>
    <w:rsid w:val="00241D25"/>
    <w:rsid w:val="00242190"/>
    <w:rsid w:val="00242270"/>
    <w:rsid w:val="002432DE"/>
    <w:rsid w:val="00243311"/>
    <w:rsid w:val="00243548"/>
    <w:rsid w:val="0024396D"/>
    <w:rsid w:val="00243C3D"/>
    <w:rsid w:val="00243F25"/>
    <w:rsid w:val="00243FBF"/>
    <w:rsid w:val="00244A26"/>
    <w:rsid w:val="002454F4"/>
    <w:rsid w:val="0024578E"/>
    <w:rsid w:val="002458D9"/>
    <w:rsid w:val="002471EE"/>
    <w:rsid w:val="002506C2"/>
    <w:rsid w:val="00252859"/>
    <w:rsid w:val="00252C6D"/>
    <w:rsid w:val="00253211"/>
    <w:rsid w:val="00254142"/>
    <w:rsid w:val="00255193"/>
    <w:rsid w:val="00255784"/>
    <w:rsid w:val="00256475"/>
    <w:rsid w:val="002567AA"/>
    <w:rsid w:val="00257411"/>
    <w:rsid w:val="0025772F"/>
    <w:rsid w:val="00257A5D"/>
    <w:rsid w:val="00257C94"/>
    <w:rsid w:val="002603F2"/>
    <w:rsid w:val="00260A91"/>
    <w:rsid w:val="00260CDE"/>
    <w:rsid w:val="00261CE7"/>
    <w:rsid w:val="0026210B"/>
    <w:rsid w:val="002638FF"/>
    <w:rsid w:val="00264BB1"/>
    <w:rsid w:val="00270019"/>
    <w:rsid w:val="00270B4A"/>
    <w:rsid w:val="00270E85"/>
    <w:rsid w:val="00271059"/>
    <w:rsid w:val="00271BEC"/>
    <w:rsid w:val="00271D66"/>
    <w:rsid w:val="00273D8C"/>
    <w:rsid w:val="002743E0"/>
    <w:rsid w:val="002748D1"/>
    <w:rsid w:val="00274B55"/>
    <w:rsid w:val="00275840"/>
    <w:rsid w:val="00277071"/>
    <w:rsid w:val="00280A90"/>
    <w:rsid w:val="00280D95"/>
    <w:rsid w:val="002832AC"/>
    <w:rsid w:val="00283DBB"/>
    <w:rsid w:val="00285393"/>
    <w:rsid w:val="00285687"/>
    <w:rsid w:val="0028738C"/>
    <w:rsid w:val="00291EA2"/>
    <w:rsid w:val="00292360"/>
    <w:rsid w:val="00292CC4"/>
    <w:rsid w:val="002930BD"/>
    <w:rsid w:val="00293456"/>
    <w:rsid w:val="0029399C"/>
    <w:rsid w:val="00293B2A"/>
    <w:rsid w:val="00293BF2"/>
    <w:rsid w:val="00293E5F"/>
    <w:rsid w:val="00294EC0"/>
    <w:rsid w:val="00295FBE"/>
    <w:rsid w:val="002968A3"/>
    <w:rsid w:val="00296E66"/>
    <w:rsid w:val="0029701B"/>
    <w:rsid w:val="00297BC8"/>
    <w:rsid w:val="002A0289"/>
    <w:rsid w:val="002A1EDA"/>
    <w:rsid w:val="002A21C0"/>
    <w:rsid w:val="002A24AD"/>
    <w:rsid w:val="002A3012"/>
    <w:rsid w:val="002A3D5B"/>
    <w:rsid w:val="002A47AF"/>
    <w:rsid w:val="002A4ABC"/>
    <w:rsid w:val="002A6589"/>
    <w:rsid w:val="002A7D9A"/>
    <w:rsid w:val="002B01EF"/>
    <w:rsid w:val="002B1682"/>
    <w:rsid w:val="002B2BD1"/>
    <w:rsid w:val="002B3771"/>
    <w:rsid w:val="002B55CF"/>
    <w:rsid w:val="002B5CCA"/>
    <w:rsid w:val="002B5FEB"/>
    <w:rsid w:val="002B6129"/>
    <w:rsid w:val="002B65B7"/>
    <w:rsid w:val="002B7A70"/>
    <w:rsid w:val="002B7F30"/>
    <w:rsid w:val="002C0233"/>
    <w:rsid w:val="002C0B28"/>
    <w:rsid w:val="002C6A74"/>
    <w:rsid w:val="002C77F8"/>
    <w:rsid w:val="002D0724"/>
    <w:rsid w:val="002D1873"/>
    <w:rsid w:val="002D48E3"/>
    <w:rsid w:val="002D4DFF"/>
    <w:rsid w:val="002D582D"/>
    <w:rsid w:val="002D5A15"/>
    <w:rsid w:val="002D63F5"/>
    <w:rsid w:val="002D6CD3"/>
    <w:rsid w:val="002D70FB"/>
    <w:rsid w:val="002E06D2"/>
    <w:rsid w:val="002E0BDD"/>
    <w:rsid w:val="002E146D"/>
    <w:rsid w:val="002E1651"/>
    <w:rsid w:val="002E1738"/>
    <w:rsid w:val="002E2280"/>
    <w:rsid w:val="002E320E"/>
    <w:rsid w:val="002E41D5"/>
    <w:rsid w:val="002E4404"/>
    <w:rsid w:val="002E624C"/>
    <w:rsid w:val="002F058A"/>
    <w:rsid w:val="002F1054"/>
    <w:rsid w:val="002F173F"/>
    <w:rsid w:val="002F189D"/>
    <w:rsid w:val="002F1C7C"/>
    <w:rsid w:val="002F5013"/>
    <w:rsid w:val="002F5EF3"/>
    <w:rsid w:val="002F64F1"/>
    <w:rsid w:val="002F6C17"/>
    <w:rsid w:val="002F719A"/>
    <w:rsid w:val="002F7901"/>
    <w:rsid w:val="003002E8"/>
    <w:rsid w:val="00300C93"/>
    <w:rsid w:val="00301421"/>
    <w:rsid w:val="003020FC"/>
    <w:rsid w:val="00302802"/>
    <w:rsid w:val="00304544"/>
    <w:rsid w:val="0030594A"/>
    <w:rsid w:val="00305C40"/>
    <w:rsid w:val="00305ED5"/>
    <w:rsid w:val="0030742A"/>
    <w:rsid w:val="00310AA3"/>
    <w:rsid w:val="0031104E"/>
    <w:rsid w:val="00311739"/>
    <w:rsid w:val="003138DE"/>
    <w:rsid w:val="00313EAF"/>
    <w:rsid w:val="00313F39"/>
    <w:rsid w:val="0031739B"/>
    <w:rsid w:val="00321170"/>
    <w:rsid w:val="003216C1"/>
    <w:rsid w:val="00321BD7"/>
    <w:rsid w:val="003241A4"/>
    <w:rsid w:val="003243D9"/>
    <w:rsid w:val="0032529C"/>
    <w:rsid w:val="0032703D"/>
    <w:rsid w:val="00330013"/>
    <w:rsid w:val="00330DEA"/>
    <w:rsid w:val="00331656"/>
    <w:rsid w:val="00331821"/>
    <w:rsid w:val="003321FD"/>
    <w:rsid w:val="00333039"/>
    <w:rsid w:val="00333090"/>
    <w:rsid w:val="0033374C"/>
    <w:rsid w:val="00333BCC"/>
    <w:rsid w:val="00335AEC"/>
    <w:rsid w:val="003376C3"/>
    <w:rsid w:val="003400E6"/>
    <w:rsid w:val="003413AD"/>
    <w:rsid w:val="00341893"/>
    <w:rsid w:val="003418F9"/>
    <w:rsid w:val="00341BCB"/>
    <w:rsid w:val="003441D4"/>
    <w:rsid w:val="00344291"/>
    <w:rsid w:val="00344D12"/>
    <w:rsid w:val="003451A4"/>
    <w:rsid w:val="003464FB"/>
    <w:rsid w:val="00346A5B"/>
    <w:rsid w:val="003475EE"/>
    <w:rsid w:val="003506D6"/>
    <w:rsid w:val="0035081E"/>
    <w:rsid w:val="00352AA3"/>
    <w:rsid w:val="003530CB"/>
    <w:rsid w:val="00354332"/>
    <w:rsid w:val="00354C8B"/>
    <w:rsid w:val="003551B7"/>
    <w:rsid w:val="00355260"/>
    <w:rsid w:val="0035610B"/>
    <w:rsid w:val="003567B5"/>
    <w:rsid w:val="00357E07"/>
    <w:rsid w:val="00360534"/>
    <w:rsid w:val="00360E76"/>
    <w:rsid w:val="00361376"/>
    <w:rsid w:val="003613FE"/>
    <w:rsid w:val="00361611"/>
    <w:rsid w:val="00361C56"/>
    <w:rsid w:val="003630D1"/>
    <w:rsid w:val="00363FFA"/>
    <w:rsid w:val="00364395"/>
    <w:rsid w:val="00364424"/>
    <w:rsid w:val="00364CEB"/>
    <w:rsid w:val="00365AEC"/>
    <w:rsid w:val="00366024"/>
    <w:rsid w:val="00366822"/>
    <w:rsid w:val="00367BAA"/>
    <w:rsid w:val="00370EBA"/>
    <w:rsid w:val="00371D61"/>
    <w:rsid w:val="003728B6"/>
    <w:rsid w:val="00372F3E"/>
    <w:rsid w:val="0037300F"/>
    <w:rsid w:val="00373AA0"/>
    <w:rsid w:val="003745BD"/>
    <w:rsid w:val="00375BB7"/>
    <w:rsid w:val="00376317"/>
    <w:rsid w:val="0037692A"/>
    <w:rsid w:val="00380528"/>
    <w:rsid w:val="0038088A"/>
    <w:rsid w:val="00380DB7"/>
    <w:rsid w:val="00381892"/>
    <w:rsid w:val="00381BAA"/>
    <w:rsid w:val="0038200A"/>
    <w:rsid w:val="0038263A"/>
    <w:rsid w:val="00382BCF"/>
    <w:rsid w:val="0038312F"/>
    <w:rsid w:val="003831DF"/>
    <w:rsid w:val="00383390"/>
    <w:rsid w:val="00385BF8"/>
    <w:rsid w:val="00385CBC"/>
    <w:rsid w:val="00386100"/>
    <w:rsid w:val="0038719E"/>
    <w:rsid w:val="00387377"/>
    <w:rsid w:val="00391860"/>
    <w:rsid w:val="00392314"/>
    <w:rsid w:val="0039273A"/>
    <w:rsid w:val="00395C44"/>
    <w:rsid w:val="003967A0"/>
    <w:rsid w:val="00397F5A"/>
    <w:rsid w:val="003A2F05"/>
    <w:rsid w:val="003A3724"/>
    <w:rsid w:val="003A3819"/>
    <w:rsid w:val="003A3F04"/>
    <w:rsid w:val="003A4C5C"/>
    <w:rsid w:val="003A5158"/>
    <w:rsid w:val="003A553F"/>
    <w:rsid w:val="003A59D4"/>
    <w:rsid w:val="003A61F0"/>
    <w:rsid w:val="003A6E80"/>
    <w:rsid w:val="003A7270"/>
    <w:rsid w:val="003B0F70"/>
    <w:rsid w:val="003B1D0A"/>
    <w:rsid w:val="003B2DBC"/>
    <w:rsid w:val="003B2FD1"/>
    <w:rsid w:val="003B388F"/>
    <w:rsid w:val="003B4299"/>
    <w:rsid w:val="003B5C17"/>
    <w:rsid w:val="003B66A3"/>
    <w:rsid w:val="003B6874"/>
    <w:rsid w:val="003B749B"/>
    <w:rsid w:val="003B7EE0"/>
    <w:rsid w:val="003C0822"/>
    <w:rsid w:val="003C1064"/>
    <w:rsid w:val="003C21BF"/>
    <w:rsid w:val="003C2D06"/>
    <w:rsid w:val="003C2D8A"/>
    <w:rsid w:val="003C2D9A"/>
    <w:rsid w:val="003C3228"/>
    <w:rsid w:val="003C57CF"/>
    <w:rsid w:val="003C5C42"/>
    <w:rsid w:val="003C5FFA"/>
    <w:rsid w:val="003D0157"/>
    <w:rsid w:val="003D0607"/>
    <w:rsid w:val="003D15F1"/>
    <w:rsid w:val="003D2121"/>
    <w:rsid w:val="003D284D"/>
    <w:rsid w:val="003D4F3C"/>
    <w:rsid w:val="003D5C4B"/>
    <w:rsid w:val="003D5F3C"/>
    <w:rsid w:val="003D672A"/>
    <w:rsid w:val="003D70CD"/>
    <w:rsid w:val="003D751F"/>
    <w:rsid w:val="003E0154"/>
    <w:rsid w:val="003E09E1"/>
    <w:rsid w:val="003E1821"/>
    <w:rsid w:val="003E1B9D"/>
    <w:rsid w:val="003E269D"/>
    <w:rsid w:val="003E4570"/>
    <w:rsid w:val="003E5A70"/>
    <w:rsid w:val="003E6CF7"/>
    <w:rsid w:val="003E75C8"/>
    <w:rsid w:val="003E7AA5"/>
    <w:rsid w:val="003E7E50"/>
    <w:rsid w:val="003E7ED7"/>
    <w:rsid w:val="003F0D46"/>
    <w:rsid w:val="003F2220"/>
    <w:rsid w:val="003F2862"/>
    <w:rsid w:val="003F6E73"/>
    <w:rsid w:val="003F798A"/>
    <w:rsid w:val="004007C5"/>
    <w:rsid w:val="00401525"/>
    <w:rsid w:val="004029E0"/>
    <w:rsid w:val="00402E37"/>
    <w:rsid w:val="00403B54"/>
    <w:rsid w:val="00404AB4"/>
    <w:rsid w:val="004050B6"/>
    <w:rsid w:val="00405DA1"/>
    <w:rsid w:val="00407222"/>
    <w:rsid w:val="0040739A"/>
    <w:rsid w:val="00407D12"/>
    <w:rsid w:val="00407E8C"/>
    <w:rsid w:val="0041021A"/>
    <w:rsid w:val="004102A8"/>
    <w:rsid w:val="00410993"/>
    <w:rsid w:val="00410BA7"/>
    <w:rsid w:val="004113CD"/>
    <w:rsid w:val="004116B4"/>
    <w:rsid w:val="00411BC8"/>
    <w:rsid w:val="0041394A"/>
    <w:rsid w:val="004140B0"/>
    <w:rsid w:val="00414C40"/>
    <w:rsid w:val="0041509C"/>
    <w:rsid w:val="00417EB1"/>
    <w:rsid w:val="00417F2A"/>
    <w:rsid w:val="004201AE"/>
    <w:rsid w:val="00420279"/>
    <w:rsid w:val="00421956"/>
    <w:rsid w:val="00421F55"/>
    <w:rsid w:val="0042209F"/>
    <w:rsid w:val="0042296A"/>
    <w:rsid w:val="00422DFE"/>
    <w:rsid w:val="00423F4D"/>
    <w:rsid w:val="00424851"/>
    <w:rsid w:val="00424AC7"/>
    <w:rsid w:val="004250EB"/>
    <w:rsid w:val="0042688A"/>
    <w:rsid w:val="00431408"/>
    <w:rsid w:val="0043154F"/>
    <w:rsid w:val="00432765"/>
    <w:rsid w:val="00432CE9"/>
    <w:rsid w:val="00434754"/>
    <w:rsid w:val="004347BE"/>
    <w:rsid w:val="00434E92"/>
    <w:rsid w:val="00435A11"/>
    <w:rsid w:val="004366EC"/>
    <w:rsid w:val="0044105F"/>
    <w:rsid w:val="00441082"/>
    <w:rsid w:val="00441C6D"/>
    <w:rsid w:val="0044235A"/>
    <w:rsid w:val="00442A24"/>
    <w:rsid w:val="00442CDE"/>
    <w:rsid w:val="004457C2"/>
    <w:rsid w:val="00446B74"/>
    <w:rsid w:val="0044784F"/>
    <w:rsid w:val="00450154"/>
    <w:rsid w:val="00450CA3"/>
    <w:rsid w:val="00450E94"/>
    <w:rsid w:val="00451218"/>
    <w:rsid w:val="00451BB9"/>
    <w:rsid w:val="00453322"/>
    <w:rsid w:val="00453B74"/>
    <w:rsid w:val="00454F72"/>
    <w:rsid w:val="00456F99"/>
    <w:rsid w:val="004579F8"/>
    <w:rsid w:val="00460685"/>
    <w:rsid w:val="00460969"/>
    <w:rsid w:val="00462995"/>
    <w:rsid w:val="00463278"/>
    <w:rsid w:val="00463C29"/>
    <w:rsid w:val="00463C52"/>
    <w:rsid w:val="00464E21"/>
    <w:rsid w:val="004652FA"/>
    <w:rsid w:val="00467054"/>
    <w:rsid w:val="004676B5"/>
    <w:rsid w:val="00467D92"/>
    <w:rsid w:val="004700B7"/>
    <w:rsid w:val="004712DB"/>
    <w:rsid w:val="00473EE5"/>
    <w:rsid w:val="00475565"/>
    <w:rsid w:val="00476682"/>
    <w:rsid w:val="00480338"/>
    <w:rsid w:val="004816B7"/>
    <w:rsid w:val="00482023"/>
    <w:rsid w:val="0048359B"/>
    <w:rsid w:val="004870E8"/>
    <w:rsid w:val="0049003B"/>
    <w:rsid w:val="00490A0C"/>
    <w:rsid w:val="00491EEE"/>
    <w:rsid w:val="00492422"/>
    <w:rsid w:val="00493F2E"/>
    <w:rsid w:val="0049456B"/>
    <w:rsid w:val="0049482F"/>
    <w:rsid w:val="004963B4"/>
    <w:rsid w:val="00496D81"/>
    <w:rsid w:val="00496FC1"/>
    <w:rsid w:val="0049771F"/>
    <w:rsid w:val="004978A7"/>
    <w:rsid w:val="00497C25"/>
    <w:rsid w:val="004A03DA"/>
    <w:rsid w:val="004A043E"/>
    <w:rsid w:val="004A0671"/>
    <w:rsid w:val="004A0C31"/>
    <w:rsid w:val="004A1E9D"/>
    <w:rsid w:val="004A2DBB"/>
    <w:rsid w:val="004A34DD"/>
    <w:rsid w:val="004A3797"/>
    <w:rsid w:val="004A4FCF"/>
    <w:rsid w:val="004A5144"/>
    <w:rsid w:val="004A5345"/>
    <w:rsid w:val="004A736E"/>
    <w:rsid w:val="004A7C05"/>
    <w:rsid w:val="004B038D"/>
    <w:rsid w:val="004B20AF"/>
    <w:rsid w:val="004B3F85"/>
    <w:rsid w:val="004B406E"/>
    <w:rsid w:val="004B4245"/>
    <w:rsid w:val="004B4CA9"/>
    <w:rsid w:val="004B5168"/>
    <w:rsid w:val="004B5FA9"/>
    <w:rsid w:val="004B63F6"/>
    <w:rsid w:val="004B689D"/>
    <w:rsid w:val="004C0034"/>
    <w:rsid w:val="004C1C2A"/>
    <w:rsid w:val="004C1D4A"/>
    <w:rsid w:val="004C2668"/>
    <w:rsid w:val="004C268A"/>
    <w:rsid w:val="004C3076"/>
    <w:rsid w:val="004C4335"/>
    <w:rsid w:val="004C6516"/>
    <w:rsid w:val="004D065A"/>
    <w:rsid w:val="004D0CB5"/>
    <w:rsid w:val="004D176C"/>
    <w:rsid w:val="004D1ED2"/>
    <w:rsid w:val="004D3800"/>
    <w:rsid w:val="004D38D2"/>
    <w:rsid w:val="004D39EF"/>
    <w:rsid w:val="004D4D88"/>
    <w:rsid w:val="004D6ED8"/>
    <w:rsid w:val="004D6F3F"/>
    <w:rsid w:val="004E2217"/>
    <w:rsid w:val="004E23F1"/>
    <w:rsid w:val="004E25E5"/>
    <w:rsid w:val="004E3A0A"/>
    <w:rsid w:val="004E428C"/>
    <w:rsid w:val="004E5D5D"/>
    <w:rsid w:val="004E5EF6"/>
    <w:rsid w:val="004F054E"/>
    <w:rsid w:val="004F1233"/>
    <w:rsid w:val="004F1C71"/>
    <w:rsid w:val="004F2D72"/>
    <w:rsid w:val="004F39A0"/>
    <w:rsid w:val="004F3C8E"/>
    <w:rsid w:val="004F514D"/>
    <w:rsid w:val="004F5A5B"/>
    <w:rsid w:val="004F6E08"/>
    <w:rsid w:val="004F7148"/>
    <w:rsid w:val="004F7831"/>
    <w:rsid w:val="004F78C3"/>
    <w:rsid w:val="00502DED"/>
    <w:rsid w:val="00503047"/>
    <w:rsid w:val="005030B3"/>
    <w:rsid w:val="00503C54"/>
    <w:rsid w:val="00506C88"/>
    <w:rsid w:val="00507D5A"/>
    <w:rsid w:val="00510D49"/>
    <w:rsid w:val="005110A1"/>
    <w:rsid w:val="00513A31"/>
    <w:rsid w:val="00513DB2"/>
    <w:rsid w:val="00515470"/>
    <w:rsid w:val="00515E4D"/>
    <w:rsid w:val="00517B5C"/>
    <w:rsid w:val="00517E8C"/>
    <w:rsid w:val="0052016D"/>
    <w:rsid w:val="00520552"/>
    <w:rsid w:val="005205F2"/>
    <w:rsid w:val="0052077A"/>
    <w:rsid w:val="005220BB"/>
    <w:rsid w:val="00522128"/>
    <w:rsid w:val="00522D86"/>
    <w:rsid w:val="0052368D"/>
    <w:rsid w:val="005261AC"/>
    <w:rsid w:val="005265E8"/>
    <w:rsid w:val="00527B8C"/>
    <w:rsid w:val="00527E57"/>
    <w:rsid w:val="005309A7"/>
    <w:rsid w:val="00531628"/>
    <w:rsid w:val="00531E86"/>
    <w:rsid w:val="0053302F"/>
    <w:rsid w:val="00533EF9"/>
    <w:rsid w:val="0053461C"/>
    <w:rsid w:val="0053569C"/>
    <w:rsid w:val="00535C5E"/>
    <w:rsid w:val="00535E66"/>
    <w:rsid w:val="00535EFF"/>
    <w:rsid w:val="00536520"/>
    <w:rsid w:val="00536D4E"/>
    <w:rsid w:val="00537906"/>
    <w:rsid w:val="00537F32"/>
    <w:rsid w:val="005400F1"/>
    <w:rsid w:val="00540BC4"/>
    <w:rsid w:val="005415C1"/>
    <w:rsid w:val="00541736"/>
    <w:rsid w:val="005418EC"/>
    <w:rsid w:val="00542493"/>
    <w:rsid w:val="00542EFC"/>
    <w:rsid w:val="005439D4"/>
    <w:rsid w:val="00545008"/>
    <w:rsid w:val="00545672"/>
    <w:rsid w:val="005457CA"/>
    <w:rsid w:val="005459BF"/>
    <w:rsid w:val="00545BC2"/>
    <w:rsid w:val="00546AFD"/>
    <w:rsid w:val="005470EA"/>
    <w:rsid w:val="00547D40"/>
    <w:rsid w:val="0055390C"/>
    <w:rsid w:val="00554D46"/>
    <w:rsid w:val="00554E85"/>
    <w:rsid w:val="00554EB1"/>
    <w:rsid w:val="005564C2"/>
    <w:rsid w:val="005572E2"/>
    <w:rsid w:val="00557421"/>
    <w:rsid w:val="00560648"/>
    <w:rsid w:val="00560842"/>
    <w:rsid w:val="00560E78"/>
    <w:rsid w:val="00561DC2"/>
    <w:rsid w:val="00563573"/>
    <w:rsid w:val="00563B78"/>
    <w:rsid w:val="005659CF"/>
    <w:rsid w:val="00565ED5"/>
    <w:rsid w:val="0056707C"/>
    <w:rsid w:val="00567FD6"/>
    <w:rsid w:val="00570788"/>
    <w:rsid w:val="00571825"/>
    <w:rsid w:val="00571EC8"/>
    <w:rsid w:val="00572961"/>
    <w:rsid w:val="00572D58"/>
    <w:rsid w:val="00573752"/>
    <w:rsid w:val="00573C69"/>
    <w:rsid w:val="00574BD1"/>
    <w:rsid w:val="00574CC3"/>
    <w:rsid w:val="00574D24"/>
    <w:rsid w:val="00575B97"/>
    <w:rsid w:val="005762FD"/>
    <w:rsid w:val="00576558"/>
    <w:rsid w:val="00576B15"/>
    <w:rsid w:val="00576C76"/>
    <w:rsid w:val="00577E33"/>
    <w:rsid w:val="005816AB"/>
    <w:rsid w:val="00581726"/>
    <w:rsid w:val="00581AE7"/>
    <w:rsid w:val="00581B16"/>
    <w:rsid w:val="0058257F"/>
    <w:rsid w:val="00584607"/>
    <w:rsid w:val="00584A97"/>
    <w:rsid w:val="00584E3E"/>
    <w:rsid w:val="005866B1"/>
    <w:rsid w:val="005866DF"/>
    <w:rsid w:val="00587095"/>
    <w:rsid w:val="00587AC0"/>
    <w:rsid w:val="00590EA8"/>
    <w:rsid w:val="00591E00"/>
    <w:rsid w:val="00592298"/>
    <w:rsid w:val="00592DF8"/>
    <w:rsid w:val="005947EE"/>
    <w:rsid w:val="005951EB"/>
    <w:rsid w:val="00596AA8"/>
    <w:rsid w:val="00596ABC"/>
    <w:rsid w:val="0059700F"/>
    <w:rsid w:val="005A05E6"/>
    <w:rsid w:val="005A20E7"/>
    <w:rsid w:val="005A2722"/>
    <w:rsid w:val="005A2AF1"/>
    <w:rsid w:val="005A3627"/>
    <w:rsid w:val="005A3676"/>
    <w:rsid w:val="005A374C"/>
    <w:rsid w:val="005A4AFD"/>
    <w:rsid w:val="005A51AF"/>
    <w:rsid w:val="005A52EE"/>
    <w:rsid w:val="005A6C45"/>
    <w:rsid w:val="005B05D0"/>
    <w:rsid w:val="005B0BAA"/>
    <w:rsid w:val="005B1ED8"/>
    <w:rsid w:val="005B212D"/>
    <w:rsid w:val="005B2A28"/>
    <w:rsid w:val="005B3B74"/>
    <w:rsid w:val="005B3E1F"/>
    <w:rsid w:val="005B43C9"/>
    <w:rsid w:val="005B51E5"/>
    <w:rsid w:val="005B6804"/>
    <w:rsid w:val="005B79DE"/>
    <w:rsid w:val="005C00F7"/>
    <w:rsid w:val="005C086B"/>
    <w:rsid w:val="005C0F47"/>
    <w:rsid w:val="005C15FF"/>
    <w:rsid w:val="005C172F"/>
    <w:rsid w:val="005C19A4"/>
    <w:rsid w:val="005C24ED"/>
    <w:rsid w:val="005C3968"/>
    <w:rsid w:val="005C5696"/>
    <w:rsid w:val="005C5A5C"/>
    <w:rsid w:val="005C6E74"/>
    <w:rsid w:val="005C7E21"/>
    <w:rsid w:val="005D312F"/>
    <w:rsid w:val="005D320B"/>
    <w:rsid w:val="005D376E"/>
    <w:rsid w:val="005D573F"/>
    <w:rsid w:val="005D57D7"/>
    <w:rsid w:val="005D748A"/>
    <w:rsid w:val="005E1AA3"/>
    <w:rsid w:val="005E1BDB"/>
    <w:rsid w:val="005E27CD"/>
    <w:rsid w:val="005E2B9D"/>
    <w:rsid w:val="005E3325"/>
    <w:rsid w:val="005E33AF"/>
    <w:rsid w:val="005E5D40"/>
    <w:rsid w:val="005E5ECA"/>
    <w:rsid w:val="005E6049"/>
    <w:rsid w:val="005E60D1"/>
    <w:rsid w:val="005E7346"/>
    <w:rsid w:val="005F0BB6"/>
    <w:rsid w:val="005F376D"/>
    <w:rsid w:val="005F37DB"/>
    <w:rsid w:val="005F3A47"/>
    <w:rsid w:val="005F3CE7"/>
    <w:rsid w:val="005F4592"/>
    <w:rsid w:val="005F4927"/>
    <w:rsid w:val="005F6041"/>
    <w:rsid w:val="006018C6"/>
    <w:rsid w:val="0060234B"/>
    <w:rsid w:val="00602DDC"/>
    <w:rsid w:val="0060373E"/>
    <w:rsid w:val="00604CBE"/>
    <w:rsid w:val="00604D3D"/>
    <w:rsid w:val="0060635A"/>
    <w:rsid w:val="00607617"/>
    <w:rsid w:val="00607985"/>
    <w:rsid w:val="00607DFF"/>
    <w:rsid w:val="0061032C"/>
    <w:rsid w:val="00610E4C"/>
    <w:rsid w:val="00611D8E"/>
    <w:rsid w:val="00614694"/>
    <w:rsid w:val="0061491E"/>
    <w:rsid w:val="006157F5"/>
    <w:rsid w:val="00615C43"/>
    <w:rsid w:val="00616125"/>
    <w:rsid w:val="0061652A"/>
    <w:rsid w:val="00616EDB"/>
    <w:rsid w:val="00617337"/>
    <w:rsid w:val="00617DCE"/>
    <w:rsid w:val="0062005B"/>
    <w:rsid w:val="006201E4"/>
    <w:rsid w:val="00620C8A"/>
    <w:rsid w:val="00621742"/>
    <w:rsid w:val="00623273"/>
    <w:rsid w:val="00625A4E"/>
    <w:rsid w:val="00625E18"/>
    <w:rsid w:val="00626084"/>
    <w:rsid w:val="00626930"/>
    <w:rsid w:val="006300FE"/>
    <w:rsid w:val="00631586"/>
    <w:rsid w:val="00631E06"/>
    <w:rsid w:val="0063225A"/>
    <w:rsid w:val="00632FBE"/>
    <w:rsid w:val="00634168"/>
    <w:rsid w:val="00634EA2"/>
    <w:rsid w:val="00634F4F"/>
    <w:rsid w:val="00637867"/>
    <w:rsid w:val="00637BEE"/>
    <w:rsid w:val="00643D4C"/>
    <w:rsid w:val="00644369"/>
    <w:rsid w:val="00644AFC"/>
    <w:rsid w:val="00644DFD"/>
    <w:rsid w:val="006457E3"/>
    <w:rsid w:val="0064612B"/>
    <w:rsid w:val="006464B8"/>
    <w:rsid w:val="006466D2"/>
    <w:rsid w:val="00646711"/>
    <w:rsid w:val="00647EFB"/>
    <w:rsid w:val="00650F82"/>
    <w:rsid w:val="00651826"/>
    <w:rsid w:val="00652328"/>
    <w:rsid w:val="00652FEE"/>
    <w:rsid w:val="00653F03"/>
    <w:rsid w:val="0065407F"/>
    <w:rsid w:val="00654BE0"/>
    <w:rsid w:val="00655209"/>
    <w:rsid w:val="00655A78"/>
    <w:rsid w:val="006560AC"/>
    <w:rsid w:val="00656437"/>
    <w:rsid w:val="006564C2"/>
    <w:rsid w:val="00656F0B"/>
    <w:rsid w:val="00660F5B"/>
    <w:rsid w:val="00660F7C"/>
    <w:rsid w:val="00661EC3"/>
    <w:rsid w:val="00661F5E"/>
    <w:rsid w:val="00662556"/>
    <w:rsid w:val="006628B0"/>
    <w:rsid w:val="00662F35"/>
    <w:rsid w:val="006639DA"/>
    <w:rsid w:val="00664A8D"/>
    <w:rsid w:val="0066619D"/>
    <w:rsid w:val="0066642D"/>
    <w:rsid w:val="00670DF1"/>
    <w:rsid w:val="006732A5"/>
    <w:rsid w:val="006735B2"/>
    <w:rsid w:val="0067425B"/>
    <w:rsid w:val="006743CF"/>
    <w:rsid w:val="00674F5A"/>
    <w:rsid w:val="00675DAD"/>
    <w:rsid w:val="00676040"/>
    <w:rsid w:val="00676104"/>
    <w:rsid w:val="00676CB6"/>
    <w:rsid w:val="006771D3"/>
    <w:rsid w:val="0068108D"/>
    <w:rsid w:val="006811DC"/>
    <w:rsid w:val="00683717"/>
    <w:rsid w:val="00684BBF"/>
    <w:rsid w:val="006861F6"/>
    <w:rsid w:val="00687FF3"/>
    <w:rsid w:val="00690C85"/>
    <w:rsid w:val="00691DC2"/>
    <w:rsid w:val="006921BA"/>
    <w:rsid w:val="00694CE1"/>
    <w:rsid w:val="0069512A"/>
    <w:rsid w:val="006958C4"/>
    <w:rsid w:val="0069645B"/>
    <w:rsid w:val="00696EEF"/>
    <w:rsid w:val="00697776"/>
    <w:rsid w:val="006A1152"/>
    <w:rsid w:val="006A127E"/>
    <w:rsid w:val="006A2C78"/>
    <w:rsid w:val="006A3259"/>
    <w:rsid w:val="006A58B2"/>
    <w:rsid w:val="006A63FB"/>
    <w:rsid w:val="006B0040"/>
    <w:rsid w:val="006B07FD"/>
    <w:rsid w:val="006B080F"/>
    <w:rsid w:val="006B1A30"/>
    <w:rsid w:val="006B1DD6"/>
    <w:rsid w:val="006B5D92"/>
    <w:rsid w:val="006B5EAF"/>
    <w:rsid w:val="006B6322"/>
    <w:rsid w:val="006B6FE6"/>
    <w:rsid w:val="006B72B6"/>
    <w:rsid w:val="006B768C"/>
    <w:rsid w:val="006B7C60"/>
    <w:rsid w:val="006C0198"/>
    <w:rsid w:val="006C0299"/>
    <w:rsid w:val="006C06B0"/>
    <w:rsid w:val="006C2125"/>
    <w:rsid w:val="006C25A5"/>
    <w:rsid w:val="006C26D8"/>
    <w:rsid w:val="006C4B5E"/>
    <w:rsid w:val="006D0438"/>
    <w:rsid w:val="006D151B"/>
    <w:rsid w:val="006D1E25"/>
    <w:rsid w:val="006D1FF5"/>
    <w:rsid w:val="006D2B3A"/>
    <w:rsid w:val="006D46BA"/>
    <w:rsid w:val="006D4C84"/>
    <w:rsid w:val="006D7CC8"/>
    <w:rsid w:val="006E04F0"/>
    <w:rsid w:val="006E0AB5"/>
    <w:rsid w:val="006E0DA1"/>
    <w:rsid w:val="006E1514"/>
    <w:rsid w:val="006E1986"/>
    <w:rsid w:val="006E1CDB"/>
    <w:rsid w:val="006E1D66"/>
    <w:rsid w:val="006E20FE"/>
    <w:rsid w:val="006E536A"/>
    <w:rsid w:val="006E5543"/>
    <w:rsid w:val="006E5947"/>
    <w:rsid w:val="006E6198"/>
    <w:rsid w:val="006E794A"/>
    <w:rsid w:val="006E79DD"/>
    <w:rsid w:val="006F10F0"/>
    <w:rsid w:val="006F24E2"/>
    <w:rsid w:val="006F3735"/>
    <w:rsid w:val="006F4B1A"/>
    <w:rsid w:val="006F566C"/>
    <w:rsid w:val="006F646C"/>
    <w:rsid w:val="006F6DA3"/>
    <w:rsid w:val="006F79CC"/>
    <w:rsid w:val="0070127E"/>
    <w:rsid w:val="0070145B"/>
    <w:rsid w:val="00702FA4"/>
    <w:rsid w:val="00703202"/>
    <w:rsid w:val="00703B50"/>
    <w:rsid w:val="00705B95"/>
    <w:rsid w:val="00710F6C"/>
    <w:rsid w:val="00712B60"/>
    <w:rsid w:val="00712D1B"/>
    <w:rsid w:val="007132C2"/>
    <w:rsid w:val="007136F5"/>
    <w:rsid w:val="0071370A"/>
    <w:rsid w:val="00713E7E"/>
    <w:rsid w:val="00714116"/>
    <w:rsid w:val="007150CC"/>
    <w:rsid w:val="00717DB7"/>
    <w:rsid w:val="00720041"/>
    <w:rsid w:val="0072053A"/>
    <w:rsid w:val="007207CF"/>
    <w:rsid w:val="0072086E"/>
    <w:rsid w:val="0072236B"/>
    <w:rsid w:val="00722395"/>
    <w:rsid w:val="007241FA"/>
    <w:rsid w:val="00724FDE"/>
    <w:rsid w:val="00727BA8"/>
    <w:rsid w:val="00727DED"/>
    <w:rsid w:val="00731151"/>
    <w:rsid w:val="00732076"/>
    <w:rsid w:val="00735441"/>
    <w:rsid w:val="00736B1C"/>
    <w:rsid w:val="00737D0F"/>
    <w:rsid w:val="007403A0"/>
    <w:rsid w:val="00740C1E"/>
    <w:rsid w:val="00741DCF"/>
    <w:rsid w:val="00743533"/>
    <w:rsid w:val="0074355E"/>
    <w:rsid w:val="007435E6"/>
    <w:rsid w:val="00743EA1"/>
    <w:rsid w:val="0074478D"/>
    <w:rsid w:val="00744951"/>
    <w:rsid w:val="007452EA"/>
    <w:rsid w:val="0074617A"/>
    <w:rsid w:val="00746401"/>
    <w:rsid w:val="00747943"/>
    <w:rsid w:val="00751477"/>
    <w:rsid w:val="00751B21"/>
    <w:rsid w:val="00751E04"/>
    <w:rsid w:val="0075286C"/>
    <w:rsid w:val="0075538C"/>
    <w:rsid w:val="00756C57"/>
    <w:rsid w:val="0075787C"/>
    <w:rsid w:val="00757DD3"/>
    <w:rsid w:val="00764E34"/>
    <w:rsid w:val="007663E1"/>
    <w:rsid w:val="00766BB1"/>
    <w:rsid w:val="00766EDE"/>
    <w:rsid w:val="0076758C"/>
    <w:rsid w:val="00770FE0"/>
    <w:rsid w:val="00772C82"/>
    <w:rsid w:val="007742C7"/>
    <w:rsid w:val="00774C57"/>
    <w:rsid w:val="007750D8"/>
    <w:rsid w:val="007807BF"/>
    <w:rsid w:val="0078119C"/>
    <w:rsid w:val="00782307"/>
    <w:rsid w:val="00782385"/>
    <w:rsid w:val="00782E3F"/>
    <w:rsid w:val="0078308B"/>
    <w:rsid w:val="007830AF"/>
    <w:rsid w:val="00783759"/>
    <w:rsid w:val="00783E1E"/>
    <w:rsid w:val="0078401B"/>
    <w:rsid w:val="0078450D"/>
    <w:rsid w:val="00784665"/>
    <w:rsid w:val="00785BCE"/>
    <w:rsid w:val="00785E89"/>
    <w:rsid w:val="00786262"/>
    <w:rsid w:val="00786BA1"/>
    <w:rsid w:val="00787A1A"/>
    <w:rsid w:val="00787DF1"/>
    <w:rsid w:val="00790F97"/>
    <w:rsid w:val="007932F2"/>
    <w:rsid w:val="007935F4"/>
    <w:rsid w:val="00793BA0"/>
    <w:rsid w:val="00794FEE"/>
    <w:rsid w:val="00795C3E"/>
    <w:rsid w:val="00795DAD"/>
    <w:rsid w:val="00796B32"/>
    <w:rsid w:val="00797810"/>
    <w:rsid w:val="007A0699"/>
    <w:rsid w:val="007A13E7"/>
    <w:rsid w:val="007A1A50"/>
    <w:rsid w:val="007A3E73"/>
    <w:rsid w:val="007A4480"/>
    <w:rsid w:val="007A7BAC"/>
    <w:rsid w:val="007A7CA7"/>
    <w:rsid w:val="007B0465"/>
    <w:rsid w:val="007B0CCC"/>
    <w:rsid w:val="007B107F"/>
    <w:rsid w:val="007B2211"/>
    <w:rsid w:val="007B248E"/>
    <w:rsid w:val="007B262A"/>
    <w:rsid w:val="007B5148"/>
    <w:rsid w:val="007B6216"/>
    <w:rsid w:val="007B6972"/>
    <w:rsid w:val="007B7088"/>
    <w:rsid w:val="007C0F71"/>
    <w:rsid w:val="007C1448"/>
    <w:rsid w:val="007C2AFC"/>
    <w:rsid w:val="007C32E5"/>
    <w:rsid w:val="007C3606"/>
    <w:rsid w:val="007C6CE3"/>
    <w:rsid w:val="007C6E0A"/>
    <w:rsid w:val="007D06D3"/>
    <w:rsid w:val="007D0712"/>
    <w:rsid w:val="007D1F0A"/>
    <w:rsid w:val="007D2A32"/>
    <w:rsid w:val="007D2AAF"/>
    <w:rsid w:val="007D3607"/>
    <w:rsid w:val="007D36DD"/>
    <w:rsid w:val="007D5C71"/>
    <w:rsid w:val="007D7272"/>
    <w:rsid w:val="007D7F12"/>
    <w:rsid w:val="007E1FDF"/>
    <w:rsid w:val="007E2CBB"/>
    <w:rsid w:val="007E35A8"/>
    <w:rsid w:val="007E3D70"/>
    <w:rsid w:val="007E3EF0"/>
    <w:rsid w:val="007E4673"/>
    <w:rsid w:val="007E4941"/>
    <w:rsid w:val="007E5327"/>
    <w:rsid w:val="007E57C5"/>
    <w:rsid w:val="007E59AB"/>
    <w:rsid w:val="007E698E"/>
    <w:rsid w:val="007E7501"/>
    <w:rsid w:val="007E7742"/>
    <w:rsid w:val="007E7779"/>
    <w:rsid w:val="007F0C93"/>
    <w:rsid w:val="007F112B"/>
    <w:rsid w:val="007F1739"/>
    <w:rsid w:val="007F192F"/>
    <w:rsid w:val="007F2230"/>
    <w:rsid w:val="007F4081"/>
    <w:rsid w:val="007F42EC"/>
    <w:rsid w:val="007F497A"/>
    <w:rsid w:val="007F4A9E"/>
    <w:rsid w:val="007F5719"/>
    <w:rsid w:val="007F587A"/>
    <w:rsid w:val="007F73B6"/>
    <w:rsid w:val="00800101"/>
    <w:rsid w:val="0080034B"/>
    <w:rsid w:val="00801109"/>
    <w:rsid w:val="00801507"/>
    <w:rsid w:val="008033B6"/>
    <w:rsid w:val="00805D80"/>
    <w:rsid w:val="00806083"/>
    <w:rsid w:val="00807A50"/>
    <w:rsid w:val="008106BD"/>
    <w:rsid w:val="00810A1A"/>
    <w:rsid w:val="0081110E"/>
    <w:rsid w:val="00811582"/>
    <w:rsid w:val="00812EAF"/>
    <w:rsid w:val="00813810"/>
    <w:rsid w:val="00814694"/>
    <w:rsid w:val="00815569"/>
    <w:rsid w:val="00815596"/>
    <w:rsid w:val="00815E07"/>
    <w:rsid w:val="00820728"/>
    <w:rsid w:val="008215F3"/>
    <w:rsid w:val="00821CAB"/>
    <w:rsid w:val="0082262A"/>
    <w:rsid w:val="0082282A"/>
    <w:rsid w:val="00823437"/>
    <w:rsid w:val="00824829"/>
    <w:rsid w:val="00824F94"/>
    <w:rsid w:val="0082560C"/>
    <w:rsid w:val="00825B02"/>
    <w:rsid w:val="00825EF0"/>
    <w:rsid w:val="00826877"/>
    <w:rsid w:val="00826C33"/>
    <w:rsid w:val="00830BFB"/>
    <w:rsid w:val="008312A3"/>
    <w:rsid w:val="00832A8F"/>
    <w:rsid w:val="0083342C"/>
    <w:rsid w:val="0083385B"/>
    <w:rsid w:val="00833CED"/>
    <w:rsid w:val="00835AAE"/>
    <w:rsid w:val="008367C9"/>
    <w:rsid w:val="00836A08"/>
    <w:rsid w:val="00837277"/>
    <w:rsid w:val="00837859"/>
    <w:rsid w:val="00837D9F"/>
    <w:rsid w:val="00840610"/>
    <w:rsid w:val="008413E9"/>
    <w:rsid w:val="00841A3A"/>
    <w:rsid w:val="00842801"/>
    <w:rsid w:val="00844B53"/>
    <w:rsid w:val="00846010"/>
    <w:rsid w:val="00846E1F"/>
    <w:rsid w:val="00847D2D"/>
    <w:rsid w:val="00853D6E"/>
    <w:rsid w:val="00854F3B"/>
    <w:rsid w:val="008550D2"/>
    <w:rsid w:val="0085559E"/>
    <w:rsid w:val="00856119"/>
    <w:rsid w:val="00856BC7"/>
    <w:rsid w:val="00857823"/>
    <w:rsid w:val="00857C16"/>
    <w:rsid w:val="00857E18"/>
    <w:rsid w:val="00860247"/>
    <w:rsid w:val="008611D6"/>
    <w:rsid w:val="00863EB8"/>
    <w:rsid w:val="0086417D"/>
    <w:rsid w:val="00865024"/>
    <w:rsid w:val="00865151"/>
    <w:rsid w:val="0086679D"/>
    <w:rsid w:val="0086732F"/>
    <w:rsid w:val="0087020E"/>
    <w:rsid w:val="00870597"/>
    <w:rsid w:val="00870B45"/>
    <w:rsid w:val="0087217F"/>
    <w:rsid w:val="00872BDB"/>
    <w:rsid w:val="00873C98"/>
    <w:rsid w:val="008742D5"/>
    <w:rsid w:val="008746D5"/>
    <w:rsid w:val="00874B0B"/>
    <w:rsid w:val="00875B4A"/>
    <w:rsid w:val="00877BF0"/>
    <w:rsid w:val="00877C9A"/>
    <w:rsid w:val="00877DA2"/>
    <w:rsid w:val="00882767"/>
    <w:rsid w:val="0088385A"/>
    <w:rsid w:val="00884241"/>
    <w:rsid w:val="00884479"/>
    <w:rsid w:val="008847A5"/>
    <w:rsid w:val="00884808"/>
    <w:rsid w:val="0088491E"/>
    <w:rsid w:val="00885CBB"/>
    <w:rsid w:val="00885DAF"/>
    <w:rsid w:val="008913EF"/>
    <w:rsid w:val="00892857"/>
    <w:rsid w:val="00892B9C"/>
    <w:rsid w:val="00893178"/>
    <w:rsid w:val="0089335D"/>
    <w:rsid w:val="00894EC2"/>
    <w:rsid w:val="00896A77"/>
    <w:rsid w:val="00896EFE"/>
    <w:rsid w:val="008974EB"/>
    <w:rsid w:val="008975F3"/>
    <w:rsid w:val="00897B52"/>
    <w:rsid w:val="008A0422"/>
    <w:rsid w:val="008A0622"/>
    <w:rsid w:val="008A0A1B"/>
    <w:rsid w:val="008A39DB"/>
    <w:rsid w:val="008A39EB"/>
    <w:rsid w:val="008A3D13"/>
    <w:rsid w:val="008A3FD1"/>
    <w:rsid w:val="008A4037"/>
    <w:rsid w:val="008A4042"/>
    <w:rsid w:val="008A48E6"/>
    <w:rsid w:val="008A5CF6"/>
    <w:rsid w:val="008A70DE"/>
    <w:rsid w:val="008A728E"/>
    <w:rsid w:val="008A737B"/>
    <w:rsid w:val="008A738B"/>
    <w:rsid w:val="008B094C"/>
    <w:rsid w:val="008B2A5F"/>
    <w:rsid w:val="008B2C8B"/>
    <w:rsid w:val="008B31EA"/>
    <w:rsid w:val="008B404B"/>
    <w:rsid w:val="008B4700"/>
    <w:rsid w:val="008B4858"/>
    <w:rsid w:val="008B48FA"/>
    <w:rsid w:val="008B57EC"/>
    <w:rsid w:val="008B6A47"/>
    <w:rsid w:val="008B6DFF"/>
    <w:rsid w:val="008B75E2"/>
    <w:rsid w:val="008C0689"/>
    <w:rsid w:val="008C143B"/>
    <w:rsid w:val="008C1C97"/>
    <w:rsid w:val="008C2F4E"/>
    <w:rsid w:val="008C382A"/>
    <w:rsid w:val="008C3A95"/>
    <w:rsid w:val="008C5071"/>
    <w:rsid w:val="008C5CF0"/>
    <w:rsid w:val="008C6F12"/>
    <w:rsid w:val="008C7095"/>
    <w:rsid w:val="008C70D5"/>
    <w:rsid w:val="008C7302"/>
    <w:rsid w:val="008C7581"/>
    <w:rsid w:val="008C7DDF"/>
    <w:rsid w:val="008C7E0F"/>
    <w:rsid w:val="008D0507"/>
    <w:rsid w:val="008D1689"/>
    <w:rsid w:val="008D2840"/>
    <w:rsid w:val="008D30A9"/>
    <w:rsid w:val="008D3E9F"/>
    <w:rsid w:val="008D3F17"/>
    <w:rsid w:val="008D44DC"/>
    <w:rsid w:val="008D5706"/>
    <w:rsid w:val="008D5768"/>
    <w:rsid w:val="008D5BEB"/>
    <w:rsid w:val="008D66BC"/>
    <w:rsid w:val="008D67BA"/>
    <w:rsid w:val="008D6918"/>
    <w:rsid w:val="008D74A7"/>
    <w:rsid w:val="008E131F"/>
    <w:rsid w:val="008E21FF"/>
    <w:rsid w:val="008E2635"/>
    <w:rsid w:val="008E2F38"/>
    <w:rsid w:val="008E37DD"/>
    <w:rsid w:val="008E3B54"/>
    <w:rsid w:val="008E481B"/>
    <w:rsid w:val="008E518A"/>
    <w:rsid w:val="008E5FC3"/>
    <w:rsid w:val="008E66AB"/>
    <w:rsid w:val="008E73F7"/>
    <w:rsid w:val="008E7BD7"/>
    <w:rsid w:val="008F0D18"/>
    <w:rsid w:val="008F0E48"/>
    <w:rsid w:val="008F27D1"/>
    <w:rsid w:val="008F3020"/>
    <w:rsid w:val="008F3EA0"/>
    <w:rsid w:val="008F45C8"/>
    <w:rsid w:val="008F7888"/>
    <w:rsid w:val="009008B0"/>
    <w:rsid w:val="009027E1"/>
    <w:rsid w:val="00902C9D"/>
    <w:rsid w:val="00905EF4"/>
    <w:rsid w:val="00906149"/>
    <w:rsid w:val="009064E3"/>
    <w:rsid w:val="009079C5"/>
    <w:rsid w:val="00911806"/>
    <w:rsid w:val="00911F32"/>
    <w:rsid w:val="0091240D"/>
    <w:rsid w:val="009139D4"/>
    <w:rsid w:val="00914665"/>
    <w:rsid w:val="00914917"/>
    <w:rsid w:val="00914A54"/>
    <w:rsid w:val="00914AF2"/>
    <w:rsid w:val="00914E6C"/>
    <w:rsid w:val="00915645"/>
    <w:rsid w:val="00916151"/>
    <w:rsid w:val="0091690E"/>
    <w:rsid w:val="00920B71"/>
    <w:rsid w:val="00921412"/>
    <w:rsid w:val="00921450"/>
    <w:rsid w:val="00922690"/>
    <w:rsid w:val="0092332B"/>
    <w:rsid w:val="00924C9B"/>
    <w:rsid w:val="00925260"/>
    <w:rsid w:val="00925808"/>
    <w:rsid w:val="00925F09"/>
    <w:rsid w:val="009267FA"/>
    <w:rsid w:val="00930E34"/>
    <w:rsid w:val="009325CB"/>
    <w:rsid w:val="00932E8F"/>
    <w:rsid w:val="00932FD7"/>
    <w:rsid w:val="00934091"/>
    <w:rsid w:val="00934ACF"/>
    <w:rsid w:val="00934C75"/>
    <w:rsid w:val="009354DE"/>
    <w:rsid w:val="00936354"/>
    <w:rsid w:val="009402C1"/>
    <w:rsid w:val="00940324"/>
    <w:rsid w:val="009406C4"/>
    <w:rsid w:val="00940851"/>
    <w:rsid w:val="009421AF"/>
    <w:rsid w:val="00944D44"/>
    <w:rsid w:val="009461C5"/>
    <w:rsid w:val="009465A6"/>
    <w:rsid w:val="00946EB3"/>
    <w:rsid w:val="00947A1C"/>
    <w:rsid w:val="009505EC"/>
    <w:rsid w:val="0095098C"/>
    <w:rsid w:val="00951A41"/>
    <w:rsid w:val="0095231A"/>
    <w:rsid w:val="009525FE"/>
    <w:rsid w:val="009538FB"/>
    <w:rsid w:val="009556D5"/>
    <w:rsid w:val="009567C5"/>
    <w:rsid w:val="00957E0A"/>
    <w:rsid w:val="00957E7D"/>
    <w:rsid w:val="00960A8B"/>
    <w:rsid w:val="00961642"/>
    <w:rsid w:val="0096172D"/>
    <w:rsid w:val="0096276D"/>
    <w:rsid w:val="00962AD1"/>
    <w:rsid w:val="00962D94"/>
    <w:rsid w:val="009640DD"/>
    <w:rsid w:val="00964463"/>
    <w:rsid w:val="009644DC"/>
    <w:rsid w:val="00966CD0"/>
    <w:rsid w:val="009701C3"/>
    <w:rsid w:val="0097084D"/>
    <w:rsid w:val="00970E5D"/>
    <w:rsid w:val="00971094"/>
    <w:rsid w:val="0097128D"/>
    <w:rsid w:val="00971348"/>
    <w:rsid w:val="00971468"/>
    <w:rsid w:val="00971651"/>
    <w:rsid w:val="00971ABB"/>
    <w:rsid w:val="00971FA1"/>
    <w:rsid w:val="0097284B"/>
    <w:rsid w:val="00972BEF"/>
    <w:rsid w:val="00973674"/>
    <w:rsid w:val="00973F94"/>
    <w:rsid w:val="009746E4"/>
    <w:rsid w:val="00980060"/>
    <w:rsid w:val="00980760"/>
    <w:rsid w:val="009809E9"/>
    <w:rsid w:val="00981333"/>
    <w:rsid w:val="00983D32"/>
    <w:rsid w:val="009841ED"/>
    <w:rsid w:val="0098461E"/>
    <w:rsid w:val="0098498B"/>
    <w:rsid w:val="009852D7"/>
    <w:rsid w:val="009854CA"/>
    <w:rsid w:val="00985521"/>
    <w:rsid w:val="00986981"/>
    <w:rsid w:val="0098724B"/>
    <w:rsid w:val="00987EC2"/>
    <w:rsid w:val="009900A1"/>
    <w:rsid w:val="00990B88"/>
    <w:rsid w:val="00991B47"/>
    <w:rsid w:val="00991F1E"/>
    <w:rsid w:val="00992E45"/>
    <w:rsid w:val="00992F7D"/>
    <w:rsid w:val="00993581"/>
    <w:rsid w:val="00994719"/>
    <w:rsid w:val="00994956"/>
    <w:rsid w:val="0099575B"/>
    <w:rsid w:val="00995DDC"/>
    <w:rsid w:val="0099601D"/>
    <w:rsid w:val="00997525"/>
    <w:rsid w:val="009A05D6"/>
    <w:rsid w:val="009A4FFE"/>
    <w:rsid w:val="009A5909"/>
    <w:rsid w:val="009A6A77"/>
    <w:rsid w:val="009A7087"/>
    <w:rsid w:val="009A748E"/>
    <w:rsid w:val="009B0A73"/>
    <w:rsid w:val="009B2B2D"/>
    <w:rsid w:val="009B2F43"/>
    <w:rsid w:val="009B37EA"/>
    <w:rsid w:val="009B4443"/>
    <w:rsid w:val="009B622E"/>
    <w:rsid w:val="009B6E62"/>
    <w:rsid w:val="009B7EF7"/>
    <w:rsid w:val="009C0C53"/>
    <w:rsid w:val="009C10A5"/>
    <w:rsid w:val="009C1D71"/>
    <w:rsid w:val="009C1E93"/>
    <w:rsid w:val="009C348F"/>
    <w:rsid w:val="009C4079"/>
    <w:rsid w:val="009C4A2F"/>
    <w:rsid w:val="009C638A"/>
    <w:rsid w:val="009C6962"/>
    <w:rsid w:val="009C7C43"/>
    <w:rsid w:val="009D0ED3"/>
    <w:rsid w:val="009D144E"/>
    <w:rsid w:val="009D23C0"/>
    <w:rsid w:val="009D2674"/>
    <w:rsid w:val="009D59EE"/>
    <w:rsid w:val="009D5BED"/>
    <w:rsid w:val="009D7341"/>
    <w:rsid w:val="009D7546"/>
    <w:rsid w:val="009E04DD"/>
    <w:rsid w:val="009E28F1"/>
    <w:rsid w:val="009E2FCA"/>
    <w:rsid w:val="009E33DE"/>
    <w:rsid w:val="009E39E7"/>
    <w:rsid w:val="009E595A"/>
    <w:rsid w:val="009E5F9C"/>
    <w:rsid w:val="009E67A0"/>
    <w:rsid w:val="009E6946"/>
    <w:rsid w:val="009E698F"/>
    <w:rsid w:val="009E6A77"/>
    <w:rsid w:val="009E6D98"/>
    <w:rsid w:val="009F02CE"/>
    <w:rsid w:val="009F0711"/>
    <w:rsid w:val="009F0F61"/>
    <w:rsid w:val="009F1770"/>
    <w:rsid w:val="009F1E4D"/>
    <w:rsid w:val="009F51D7"/>
    <w:rsid w:val="00A003E3"/>
    <w:rsid w:val="00A00AE8"/>
    <w:rsid w:val="00A0101F"/>
    <w:rsid w:val="00A01BFE"/>
    <w:rsid w:val="00A039CB"/>
    <w:rsid w:val="00A03EC1"/>
    <w:rsid w:val="00A04B63"/>
    <w:rsid w:val="00A05097"/>
    <w:rsid w:val="00A053CE"/>
    <w:rsid w:val="00A0600C"/>
    <w:rsid w:val="00A063D2"/>
    <w:rsid w:val="00A071CE"/>
    <w:rsid w:val="00A07748"/>
    <w:rsid w:val="00A10686"/>
    <w:rsid w:val="00A1292F"/>
    <w:rsid w:val="00A13544"/>
    <w:rsid w:val="00A16720"/>
    <w:rsid w:val="00A1674B"/>
    <w:rsid w:val="00A17A55"/>
    <w:rsid w:val="00A217AE"/>
    <w:rsid w:val="00A23821"/>
    <w:rsid w:val="00A23828"/>
    <w:rsid w:val="00A252B0"/>
    <w:rsid w:val="00A255E0"/>
    <w:rsid w:val="00A258B7"/>
    <w:rsid w:val="00A259D8"/>
    <w:rsid w:val="00A267C2"/>
    <w:rsid w:val="00A34647"/>
    <w:rsid w:val="00A35274"/>
    <w:rsid w:val="00A35E0A"/>
    <w:rsid w:val="00A367B3"/>
    <w:rsid w:val="00A37301"/>
    <w:rsid w:val="00A3730F"/>
    <w:rsid w:val="00A37CE2"/>
    <w:rsid w:val="00A403D8"/>
    <w:rsid w:val="00A41166"/>
    <w:rsid w:val="00A417E8"/>
    <w:rsid w:val="00A41BBF"/>
    <w:rsid w:val="00A41C16"/>
    <w:rsid w:val="00A41D9C"/>
    <w:rsid w:val="00A42691"/>
    <w:rsid w:val="00A4287E"/>
    <w:rsid w:val="00A42E68"/>
    <w:rsid w:val="00A43E3B"/>
    <w:rsid w:val="00A44F1F"/>
    <w:rsid w:val="00A453EF"/>
    <w:rsid w:val="00A455CE"/>
    <w:rsid w:val="00A45A0E"/>
    <w:rsid w:val="00A46868"/>
    <w:rsid w:val="00A46DE1"/>
    <w:rsid w:val="00A4788F"/>
    <w:rsid w:val="00A502C9"/>
    <w:rsid w:val="00A5035B"/>
    <w:rsid w:val="00A50906"/>
    <w:rsid w:val="00A5095C"/>
    <w:rsid w:val="00A51069"/>
    <w:rsid w:val="00A52CA1"/>
    <w:rsid w:val="00A53550"/>
    <w:rsid w:val="00A538DC"/>
    <w:rsid w:val="00A547BF"/>
    <w:rsid w:val="00A54A63"/>
    <w:rsid w:val="00A54C51"/>
    <w:rsid w:val="00A60740"/>
    <w:rsid w:val="00A61567"/>
    <w:rsid w:val="00A63659"/>
    <w:rsid w:val="00A64467"/>
    <w:rsid w:val="00A647DC"/>
    <w:rsid w:val="00A657FB"/>
    <w:rsid w:val="00A66562"/>
    <w:rsid w:val="00A702D9"/>
    <w:rsid w:val="00A709FE"/>
    <w:rsid w:val="00A7396C"/>
    <w:rsid w:val="00A7455D"/>
    <w:rsid w:val="00A74CB2"/>
    <w:rsid w:val="00A774F4"/>
    <w:rsid w:val="00A77F7E"/>
    <w:rsid w:val="00A802F9"/>
    <w:rsid w:val="00A803A8"/>
    <w:rsid w:val="00A81007"/>
    <w:rsid w:val="00A8336A"/>
    <w:rsid w:val="00A840D8"/>
    <w:rsid w:val="00A8450B"/>
    <w:rsid w:val="00A84BAB"/>
    <w:rsid w:val="00A85007"/>
    <w:rsid w:val="00A855D8"/>
    <w:rsid w:val="00A8678C"/>
    <w:rsid w:val="00A875C2"/>
    <w:rsid w:val="00A87A15"/>
    <w:rsid w:val="00A87D6A"/>
    <w:rsid w:val="00A911FE"/>
    <w:rsid w:val="00A91ADA"/>
    <w:rsid w:val="00A91C67"/>
    <w:rsid w:val="00A91FFA"/>
    <w:rsid w:val="00A92919"/>
    <w:rsid w:val="00A93A89"/>
    <w:rsid w:val="00A94341"/>
    <w:rsid w:val="00A94F32"/>
    <w:rsid w:val="00A955B5"/>
    <w:rsid w:val="00A955E8"/>
    <w:rsid w:val="00A9590C"/>
    <w:rsid w:val="00A97503"/>
    <w:rsid w:val="00AA0326"/>
    <w:rsid w:val="00AA1016"/>
    <w:rsid w:val="00AA1C59"/>
    <w:rsid w:val="00AA3199"/>
    <w:rsid w:val="00AA3F13"/>
    <w:rsid w:val="00AA6412"/>
    <w:rsid w:val="00AA651C"/>
    <w:rsid w:val="00AA662D"/>
    <w:rsid w:val="00AA671C"/>
    <w:rsid w:val="00AA6B42"/>
    <w:rsid w:val="00AA7CC5"/>
    <w:rsid w:val="00AB0061"/>
    <w:rsid w:val="00AB039F"/>
    <w:rsid w:val="00AB0930"/>
    <w:rsid w:val="00AB09BE"/>
    <w:rsid w:val="00AB238E"/>
    <w:rsid w:val="00AB2D2E"/>
    <w:rsid w:val="00AB4FEC"/>
    <w:rsid w:val="00AB52F5"/>
    <w:rsid w:val="00AB605F"/>
    <w:rsid w:val="00AB670F"/>
    <w:rsid w:val="00AB6CAE"/>
    <w:rsid w:val="00AB733B"/>
    <w:rsid w:val="00AB7B12"/>
    <w:rsid w:val="00AC13E5"/>
    <w:rsid w:val="00AC2F64"/>
    <w:rsid w:val="00AC44EC"/>
    <w:rsid w:val="00AC4F6C"/>
    <w:rsid w:val="00AC50A9"/>
    <w:rsid w:val="00AC5AF6"/>
    <w:rsid w:val="00AC6326"/>
    <w:rsid w:val="00AC636F"/>
    <w:rsid w:val="00AC79CD"/>
    <w:rsid w:val="00AC7EF3"/>
    <w:rsid w:val="00AD0B83"/>
    <w:rsid w:val="00AD12E8"/>
    <w:rsid w:val="00AD14A6"/>
    <w:rsid w:val="00AD3B8C"/>
    <w:rsid w:val="00AD3E6F"/>
    <w:rsid w:val="00AD439E"/>
    <w:rsid w:val="00AD647C"/>
    <w:rsid w:val="00AD6D46"/>
    <w:rsid w:val="00AD7368"/>
    <w:rsid w:val="00AE23BB"/>
    <w:rsid w:val="00AE24E8"/>
    <w:rsid w:val="00AE2BF0"/>
    <w:rsid w:val="00AE2D5D"/>
    <w:rsid w:val="00AE77EA"/>
    <w:rsid w:val="00AF028F"/>
    <w:rsid w:val="00AF10DC"/>
    <w:rsid w:val="00AF179C"/>
    <w:rsid w:val="00AF1A69"/>
    <w:rsid w:val="00AF1DA5"/>
    <w:rsid w:val="00AF269E"/>
    <w:rsid w:val="00AF28D9"/>
    <w:rsid w:val="00AF2A73"/>
    <w:rsid w:val="00AF3004"/>
    <w:rsid w:val="00AF3467"/>
    <w:rsid w:val="00AF36D9"/>
    <w:rsid w:val="00AF556E"/>
    <w:rsid w:val="00AF5CE1"/>
    <w:rsid w:val="00AF681B"/>
    <w:rsid w:val="00B0062B"/>
    <w:rsid w:val="00B0231C"/>
    <w:rsid w:val="00B03B5E"/>
    <w:rsid w:val="00B04356"/>
    <w:rsid w:val="00B070F9"/>
    <w:rsid w:val="00B10237"/>
    <w:rsid w:val="00B11607"/>
    <w:rsid w:val="00B1182D"/>
    <w:rsid w:val="00B11F89"/>
    <w:rsid w:val="00B12015"/>
    <w:rsid w:val="00B12746"/>
    <w:rsid w:val="00B12C97"/>
    <w:rsid w:val="00B12FD2"/>
    <w:rsid w:val="00B1574E"/>
    <w:rsid w:val="00B15D20"/>
    <w:rsid w:val="00B16123"/>
    <w:rsid w:val="00B163E9"/>
    <w:rsid w:val="00B17F77"/>
    <w:rsid w:val="00B2300C"/>
    <w:rsid w:val="00B23345"/>
    <w:rsid w:val="00B2385E"/>
    <w:rsid w:val="00B24A82"/>
    <w:rsid w:val="00B25D4D"/>
    <w:rsid w:val="00B25DF0"/>
    <w:rsid w:val="00B25EAC"/>
    <w:rsid w:val="00B274E0"/>
    <w:rsid w:val="00B27BFC"/>
    <w:rsid w:val="00B27C53"/>
    <w:rsid w:val="00B307C7"/>
    <w:rsid w:val="00B31838"/>
    <w:rsid w:val="00B32085"/>
    <w:rsid w:val="00B320DA"/>
    <w:rsid w:val="00B3251D"/>
    <w:rsid w:val="00B33790"/>
    <w:rsid w:val="00B34586"/>
    <w:rsid w:val="00B36AD2"/>
    <w:rsid w:val="00B36CAA"/>
    <w:rsid w:val="00B37593"/>
    <w:rsid w:val="00B411CC"/>
    <w:rsid w:val="00B41CF3"/>
    <w:rsid w:val="00B4274C"/>
    <w:rsid w:val="00B42D60"/>
    <w:rsid w:val="00B4314D"/>
    <w:rsid w:val="00B46B8D"/>
    <w:rsid w:val="00B47F03"/>
    <w:rsid w:val="00B5026E"/>
    <w:rsid w:val="00B51803"/>
    <w:rsid w:val="00B52B13"/>
    <w:rsid w:val="00B53E9B"/>
    <w:rsid w:val="00B54133"/>
    <w:rsid w:val="00B545E1"/>
    <w:rsid w:val="00B55610"/>
    <w:rsid w:val="00B55C31"/>
    <w:rsid w:val="00B56231"/>
    <w:rsid w:val="00B56A90"/>
    <w:rsid w:val="00B56FEF"/>
    <w:rsid w:val="00B57D4F"/>
    <w:rsid w:val="00B60017"/>
    <w:rsid w:val="00B60308"/>
    <w:rsid w:val="00B63040"/>
    <w:rsid w:val="00B630A4"/>
    <w:rsid w:val="00B635A8"/>
    <w:rsid w:val="00B63E0F"/>
    <w:rsid w:val="00B64B51"/>
    <w:rsid w:val="00B655BD"/>
    <w:rsid w:val="00B65D30"/>
    <w:rsid w:val="00B66608"/>
    <w:rsid w:val="00B67682"/>
    <w:rsid w:val="00B67860"/>
    <w:rsid w:val="00B67DF4"/>
    <w:rsid w:val="00B67F1F"/>
    <w:rsid w:val="00B70B87"/>
    <w:rsid w:val="00B712C2"/>
    <w:rsid w:val="00B721D1"/>
    <w:rsid w:val="00B734C8"/>
    <w:rsid w:val="00B73E07"/>
    <w:rsid w:val="00B74F70"/>
    <w:rsid w:val="00B75AD9"/>
    <w:rsid w:val="00B773B7"/>
    <w:rsid w:val="00B77FB6"/>
    <w:rsid w:val="00B8075B"/>
    <w:rsid w:val="00B810D9"/>
    <w:rsid w:val="00B81345"/>
    <w:rsid w:val="00B85862"/>
    <w:rsid w:val="00B86D57"/>
    <w:rsid w:val="00B87CED"/>
    <w:rsid w:val="00B90CEF"/>
    <w:rsid w:val="00B90E7F"/>
    <w:rsid w:val="00B9180B"/>
    <w:rsid w:val="00B91F4C"/>
    <w:rsid w:val="00B92397"/>
    <w:rsid w:val="00B935FE"/>
    <w:rsid w:val="00B9447C"/>
    <w:rsid w:val="00B9455F"/>
    <w:rsid w:val="00B951A5"/>
    <w:rsid w:val="00B9585F"/>
    <w:rsid w:val="00B95EE3"/>
    <w:rsid w:val="00B97AC3"/>
    <w:rsid w:val="00B97B56"/>
    <w:rsid w:val="00B97E6A"/>
    <w:rsid w:val="00BA0EE3"/>
    <w:rsid w:val="00BA15CB"/>
    <w:rsid w:val="00BA3C06"/>
    <w:rsid w:val="00BA5E26"/>
    <w:rsid w:val="00BB16A4"/>
    <w:rsid w:val="00BB16CD"/>
    <w:rsid w:val="00BB1AD6"/>
    <w:rsid w:val="00BB1EE8"/>
    <w:rsid w:val="00BB206E"/>
    <w:rsid w:val="00BB4707"/>
    <w:rsid w:val="00BB4DFA"/>
    <w:rsid w:val="00BB5239"/>
    <w:rsid w:val="00BB5577"/>
    <w:rsid w:val="00BB6678"/>
    <w:rsid w:val="00BB6B37"/>
    <w:rsid w:val="00BB6E53"/>
    <w:rsid w:val="00BB701B"/>
    <w:rsid w:val="00BB75B4"/>
    <w:rsid w:val="00BC08DF"/>
    <w:rsid w:val="00BC09CE"/>
    <w:rsid w:val="00BC0D65"/>
    <w:rsid w:val="00BC27A0"/>
    <w:rsid w:val="00BC3254"/>
    <w:rsid w:val="00BC4660"/>
    <w:rsid w:val="00BC4B07"/>
    <w:rsid w:val="00BC5085"/>
    <w:rsid w:val="00BC7FD8"/>
    <w:rsid w:val="00BD1208"/>
    <w:rsid w:val="00BD19B7"/>
    <w:rsid w:val="00BD1AA8"/>
    <w:rsid w:val="00BD26A0"/>
    <w:rsid w:val="00BD29CB"/>
    <w:rsid w:val="00BD2F5B"/>
    <w:rsid w:val="00BD39E3"/>
    <w:rsid w:val="00BD45D1"/>
    <w:rsid w:val="00BD602C"/>
    <w:rsid w:val="00BD6553"/>
    <w:rsid w:val="00BD7878"/>
    <w:rsid w:val="00BD7FA8"/>
    <w:rsid w:val="00BE0757"/>
    <w:rsid w:val="00BE0DA4"/>
    <w:rsid w:val="00BE0DE9"/>
    <w:rsid w:val="00BE19D5"/>
    <w:rsid w:val="00BE2B64"/>
    <w:rsid w:val="00BE2FFB"/>
    <w:rsid w:val="00BE31BB"/>
    <w:rsid w:val="00BE457A"/>
    <w:rsid w:val="00BE45E7"/>
    <w:rsid w:val="00BE57C0"/>
    <w:rsid w:val="00BE57FC"/>
    <w:rsid w:val="00BE5894"/>
    <w:rsid w:val="00BE5DC1"/>
    <w:rsid w:val="00BE71C2"/>
    <w:rsid w:val="00BE7FA7"/>
    <w:rsid w:val="00BF121F"/>
    <w:rsid w:val="00BF158E"/>
    <w:rsid w:val="00BF194C"/>
    <w:rsid w:val="00BF1D13"/>
    <w:rsid w:val="00BF47C0"/>
    <w:rsid w:val="00BF4D70"/>
    <w:rsid w:val="00BF52B5"/>
    <w:rsid w:val="00BF64F6"/>
    <w:rsid w:val="00BF6DB1"/>
    <w:rsid w:val="00C0232D"/>
    <w:rsid w:val="00C02F8D"/>
    <w:rsid w:val="00C0464E"/>
    <w:rsid w:val="00C0528D"/>
    <w:rsid w:val="00C065B3"/>
    <w:rsid w:val="00C06939"/>
    <w:rsid w:val="00C06F79"/>
    <w:rsid w:val="00C07F6D"/>
    <w:rsid w:val="00C111A2"/>
    <w:rsid w:val="00C1145C"/>
    <w:rsid w:val="00C1274E"/>
    <w:rsid w:val="00C13081"/>
    <w:rsid w:val="00C14657"/>
    <w:rsid w:val="00C158BE"/>
    <w:rsid w:val="00C15F2D"/>
    <w:rsid w:val="00C16637"/>
    <w:rsid w:val="00C1674C"/>
    <w:rsid w:val="00C16AC4"/>
    <w:rsid w:val="00C200FC"/>
    <w:rsid w:val="00C20485"/>
    <w:rsid w:val="00C20E7B"/>
    <w:rsid w:val="00C22326"/>
    <w:rsid w:val="00C22438"/>
    <w:rsid w:val="00C22F08"/>
    <w:rsid w:val="00C23D12"/>
    <w:rsid w:val="00C23EDF"/>
    <w:rsid w:val="00C24583"/>
    <w:rsid w:val="00C245FA"/>
    <w:rsid w:val="00C255B2"/>
    <w:rsid w:val="00C25ABD"/>
    <w:rsid w:val="00C277F7"/>
    <w:rsid w:val="00C303AB"/>
    <w:rsid w:val="00C31503"/>
    <w:rsid w:val="00C31A1D"/>
    <w:rsid w:val="00C31BD7"/>
    <w:rsid w:val="00C32980"/>
    <w:rsid w:val="00C34C55"/>
    <w:rsid w:val="00C354B3"/>
    <w:rsid w:val="00C35AA5"/>
    <w:rsid w:val="00C37AF8"/>
    <w:rsid w:val="00C409F4"/>
    <w:rsid w:val="00C41F34"/>
    <w:rsid w:val="00C423B2"/>
    <w:rsid w:val="00C43508"/>
    <w:rsid w:val="00C441C7"/>
    <w:rsid w:val="00C4481B"/>
    <w:rsid w:val="00C44E89"/>
    <w:rsid w:val="00C45439"/>
    <w:rsid w:val="00C4571B"/>
    <w:rsid w:val="00C45EB5"/>
    <w:rsid w:val="00C5008C"/>
    <w:rsid w:val="00C50242"/>
    <w:rsid w:val="00C50E94"/>
    <w:rsid w:val="00C5157D"/>
    <w:rsid w:val="00C515CE"/>
    <w:rsid w:val="00C52521"/>
    <w:rsid w:val="00C5253C"/>
    <w:rsid w:val="00C52CF3"/>
    <w:rsid w:val="00C52EC4"/>
    <w:rsid w:val="00C53F2B"/>
    <w:rsid w:val="00C56968"/>
    <w:rsid w:val="00C606B2"/>
    <w:rsid w:val="00C628CF"/>
    <w:rsid w:val="00C62D3B"/>
    <w:rsid w:val="00C631AB"/>
    <w:rsid w:val="00C63794"/>
    <w:rsid w:val="00C63E27"/>
    <w:rsid w:val="00C643E8"/>
    <w:rsid w:val="00C658C3"/>
    <w:rsid w:val="00C659B0"/>
    <w:rsid w:val="00C66ED0"/>
    <w:rsid w:val="00C67711"/>
    <w:rsid w:val="00C67FC1"/>
    <w:rsid w:val="00C7011B"/>
    <w:rsid w:val="00C7150E"/>
    <w:rsid w:val="00C740AC"/>
    <w:rsid w:val="00C75786"/>
    <w:rsid w:val="00C76EF0"/>
    <w:rsid w:val="00C773B6"/>
    <w:rsid w:val="00C776E9"/>
    <w:rsid w:val="00C777E9"/>
    <w:rsid w:val="00C77A7E"/>
    <w:rsid w:val="00C801EB"/>
    <w:rsid w:val="00C81118"/>
    <w:rsid w:val="00C8127D"/>
    <w:rsid w:val="00C815E2"/>
    <w:rsid w:val="00C81FEF"/>
    <w:rsid w:val="00C82F7B"/>
    <w:rsid w:val="00C83DB0"/>
    <w:rsid w:val="00C845E4"/>
    <w:rsid w:val="00C84743"/>
    <w:rsid w:val="00C85A6F"/>
    <w:rsid w:val="00C878EF"/>
    <w:rsid w:val="00C87D0A"/>
    <w:rsid w:val="00C90CC5"/>
    <w:rsid w:val="00C93FCA"/>
    <w:rsid w:val="00C956EF"/>
    <w:rsid w:val="00C95D1A"/>
    <w:rsid w:val="00C9692A"/>
    <w:rsid w:val="00C96A44"/>
    <w:rsid w:val="00C97D71"/>
    <w:rsid w:val="00CA02FA"/>
    <w:rsid w:val="00CA2656"/>
    <w:rsid w:val="00CA27EE"/>
    <w:rsid w:val="00CA2DE3"/>
    <w:rsid w:val="00CA3165"/>
    <w:rsid w:val="00CA46B7"/>
    <w:rsid w:val="00CA4E05"/>
    <w:rsid w:val="00CA5740"/>
    <w:rsid w:val="00CA67EC"/>
    <w:rsid w:val="00CA7E6B"/>
    <w:rsid w:val="00CB09AD"/>
    <w:rsid w:val="00CB0B10"/>
    <w:rsid w:val="00CB1099"/>
    <w:rsid w:val="00CB208D"/>
    <w:rsid w:val="00CB20CA"/>
    <w:rsid w:val="00CB2724"/>
    <w:rsid w:val="00CB345F"/>
    <w:rsid w:val="00CB4441"/>
    <w:rsid w:val="00CB48E5"/>
    <w:rsid w:val="00CB64A7"/>
    <w:rsid w:val="00CC12C3"/>
    <w:rsid w:val="00CC182E"/>
    <w:rsid w:val="00CC29C8"/>
    <w:rsid w:val="00CC32AD"/>
    <w:rsid w:val="00CC4890"/>
    <w:rsid w:val="00CC55BB"/>
    <w:rsid w:val="00CC5800"/>
    <w:rsid w:val="00CC6821"/>
    <w:rsid w:val="00CD050C"/>
    <w:rsid w:val="00CD1C27"/>
    <w:rsid w:val="00CD404D"/>
    <w:rsid w:val="00CD5838"/>
    <w:rsid w:val="00CD583A"/>
    <w:rsid w:val="00CD693C"/>
    <w:rsid w:val="00CD6A51"/>
    <w:rsid w:val="00CD751B"/>
    <w:rsid w:val="00CD79CC"/>
    <w:rsid w:val="00CE04A7"/>
    <w:rsid w:val="00CE069B"/>
    <w:rsid w:val="00CE1FA0"/>
    <w:rsid w:val="00CE28B9"/>
    <w:rsid w:val="00CE35E2"/>
    <w:rsid w:val="00CE3768"/>
    <w:rsid w:val="00CE3CE2"/>
    <w:rsid w:val="00CE3E40"/>
    <w:rsid w:val="00CE4196"/>
    <w:rsid w:val="00CE471E"/>
    <w:rsid w:val="00CE4D0A"/>
    <w:rsid w:val="00CE514C"/>
    <w:rsid w:val="00CE533F"/>
    <w:rsid w:val="00CE578B"/>
    <w:rsid w:val="00CE5D30"/>
    <w:rsid w:val="00CE65AF"/>
    <w:rsid w:val="00CE686F"/>
    <w:rsid w:val="00CE70E5"/>
    <w:rsid w:val="00CE715F"/>
    <w:rsid w:val="00CE72BB"/>
    <w:rsid w:val="00CF0F17"/>
    <w:rsid w:val="00CF1783"/>
    <w:rsid w:val="00CF2322"/>
    <w:rsid w:val="00CF2705"/>
    <w:rsid w:val="00CF2CF6"/>
    <w:rsid w:val="00CF2D6C"/>
    <w:rsid w:val="00CF329B"/>
    <w:rsid w:val="00CF3784"/>
    <w:rsid w:val="00CF42B4"/>
    <w:rsid w:val="00D007BC"/>
    <w:rsid w:val="00D01196"/>
    <w:rsid w:val="00D011F9"/>
    <w:rsid w:val="00D02358"/>
    <w:rsid w:val="00D0358E"/>
    <w:rsid w:val="00D03E93"/>
    <w:rsid w:val="00D04E97"/>
    <w:rsid w:val="00D078C2"/>
    <w:rsid w:val="00D10665"/>
    <w:rsid w:val="00D1090B"/>
    <w:rsid w:val="00D10DFA"/>
    <w:rsid w:val="00D10F20"/>
    <w:rsid w:val="00D11014"/>
    <w:rsid w:val="00D12EF1"/>
    <w:rsid w:val="00D1459D"/>
    <w:rsid w:val="00D157F8"/>
    <w:rsid w:val="00D206E7"/>
    <w:rsid w:val="00D21D8D"/>
    <w:rsid w:val="00D22875"/>
    <w:rsid w:val="00D23E03"/>
    <w:rsid w:val="00D26201"/>
    <w:rsid w:val="00D27C37"/>
    <w:rsid w:val="00D27E21"/>
    <w:rsid w:val="00D30147"/>
    <w:rsid w:val="00D302FF"/>
    <w:rsid w:val="00D30A0B"/>
    <w:rsid w:val="00D31DF4"/>
    <w:rsid w:val="00D3255A"/>
    <w:rsid w:val="00D32B44"/>
    <w:rsid w:val="00D3364C"/>
    <w:rsid w:val="00D337F9"/>
    <w:rsid w:val="00D33EDD"/>
    <w:rsid w:val="00D34BEC"/>
    <w:rsid w:val="00D360E9"/>
    <w:rsid w:val="00D3694A"/>
    <w:rsid w:val="00D36C5A"/>
    <w:rsid w:val="00D375ED"/>
    <w:rsid w:val="00D37DE6"/>
    <w:rsid w:val="00D37EA5"/>
    <w:rsid w:val="00D41B3D"/>
    <w:rsid w:val="00D42749"/>
    <w:rsid w:val="00D443FF"/>
    <w:rsid w:val="00D449D9"/>
    <w:rsid w:val="00D449EC"/>
    <w:rsid w:val="00D45ED6"/>
    <w:rsid w:val="00D46949"/>
    <w:rsid w:val="00D46D95"/>
    <w:rsid w:val="00D47091"/>
    <w:rsid w:val="00D47F6F"/>
    <w:rsid w:val="00D50253"/>
    <w:rsid w:val="00D50884"/>
    <w:rsid w:val="00D509C5"/>
    <w:rsid w:val="00D50A9E"/>
    <w:rsid w:val="00D513BF"/>
    <w:rsid w:val="00D52B8F"/>
    <w:rsid w:val="00D53783"/>
    <w:rsid w:val="00D53C88"/>
    <w:rsid w:val="00D55B6D"/>
    <w:rsid w:val="00D55BF3"/>
    <w:rsid w:val="00D56C00"/>
    <w:rsid w:val="00D56E11"/>
    <w:rsid w:val="00D6200B"/>
    <w:rsid w:val="00D64410"/>
    <w:rsid w:val="00D65D22"/>
    <w:rsid w:val="00D66A8F"/>
    <w:rsid w:val="00D67475"/>
    <w:rsid w:val="00D70133"/>
    <w:rsid w:val="00D71368"/>
    <w:rsid w:val="00D71692"/>
    <w:rsid w:val="00D72CCE"/>
    <w:rsid w:val="00D73C24"/>
    <w:rsid w:val="00D74623"/>
    <w:rsid w:val="00D75051"/>
    <w:rsid w:val="00D769A6"/>
    <w:rsid w:val="00D772F6"/>
    <w:rsid w:val="00D80424"/>
    <w:rsid w:val="00D80A7B"/>
    <w:rsid w:val="00D8113E"/>
    <w:rsid w:val="00D81D0A"/>
    <w:rsid w:val="00D829E9"/>
    <w:rsid w:val="00D82A06"/>
    <w:rsid w:val="00D82BA6"/>
    <w:rsid w:val="00D835A8"/>
    <w:rsid w:val="00D83AD3"/>
    <w:rsid w:val="00D844B2"/>
    <w:rsid w:val="00D85E02"/>
    <w:rsid w:val="00D864B8"/>
    <w:rsid w:val="00D87139"/>
    <w:rsid w:val="00D91FD1"/>
    <w:rsid w:val="00D926DD"/>
    <w:rsid w:val="00D94002"/>
    <w:rsid w:val="00D940AF"/>
    <w:rsid w:val="00D94245"/>
    <w:rsid w:val="00D942EE"/>
    <w:rsid w:val="00D97C26"/>
    <w:rsid w:val="00DA12BC"/>
    <w:rsid w:val="00DA2902"/>
    <w:rsid w:val="00DA554B"/>
    <w:rsid w:val="00DA5874"/>
    <w:rsid w:val="00DA5AC2"/>
    <w:rsid w:val="00DA6AFA"/>
    <w:rsid w:val="00DA6FE8"/>
    <w:rsid w:val="00DA7DF0"/>
    <w:rsid w:val="00DA7F5B"/>
    <w:rsid w:val="00DB015C"/>
    <w:rsid w:val="00DB2067"/>
    <w:rsid w:val="00DB22E0"/>
    <w:rsid w:val="00DB5EBD"/>
    <w:rsid w:val="00DB7095"/>
    <w:rsid w:val="00DB79A9"/>
    <w:rsid w:val="00DC0355"/>
    <w:rsid w:val="00DC1F70"/>
    <w:rsid w:val="00DC20A5"/>
    <w:rsid w:val="00DC2BE0"/>
    <w:rsid w:val="00DC2D42"/>
    <w:rsid w:val="00DC30BE"/>
    <w:rsid w:val="00DC32B1"/>
    <w:rsid w:val="00DC3FFA"/>
    <w:rsid w:val="00DC4E13"/>
    <w:rsid w:val="00DC5478"/>
    <w:rsid w:val="00DC5A13"/>
    <w:rsid w:val="00DC79B8"/>
    <w:rsid w:val="00DC7EC8"/>
    <w:rsid w:val="00DD052B"/>
    <w:rsid w:val="00DD0757"/>
    <w:rsid w:val="00DD164F"/>
    <w:rsid w:val="00DD1F74"/>
    <w:rsid w:val="00DD24FE"/>
    <w:rsid w:val="00DD2F94"/>
    <w:rsid w:val="00DD537C"/>
    <w:rsid w:val="00DD5922"/>
    <w:rsid w:val="00DD5EA1"/>
    <w:rsid w:val="00DD63D6"/>
    <w:rsid w:val="00DD6E70"/>
    <w:rsid w:val="00DD7954"/>
    <w:rsid w:val="00DD7B1A"/>
    <w:rsid w:val="00DE0D3D"/>
    <w:rsid w:val="00DE108D"/>
    <w:rsid w:val="00DE2A0D"/>
    <w:rsid w:val="00DE2C95"/>
    <w:rsid w:val="00DE32D1"/>
    <w:rsid w:val="00DE4350"/>
    <w:rsid w:val="00DE4750"/>
    <w:rsid w:val="00DE47B8"/>
    <w:rsid w:val="00DE68E1"/>
    <w:rsid w:val="00DE6A70"/>
    <w:rsid w:val="00DE7878"/>
    <w:rsid w:val="00DE7BCF"/>
    <w:rsid w:val="00DE7DFA"/>
    <w:rsid w:val="00DF04DE"/>
    <w:rsid w:val="00DF0D8B"/>
    <w:rsid w:val="00DF28BB"/>
    <w:rsid w:val="00DF31A9"/>
    <w:rsid w:val="00DF3857"/>
    <w:rsid w:val="00DF45E1"/>
    <w:rsid w:val="00DF53D2"/>
    <w:rsid w:val="00DF57F6"/>
    <w:rsid w:val="00DF5C17"/>
    <w:rsid w:val="00DF5F86"/>
    <w:rsid w:val="00DF7EF4"/>
    <w:rsid w:val="00E0006D"/>
    <w:rsid w:val="00E007E6"/>
    <w:rsid w:val="00E016B2"/>
    <w:rsid w:val="00E02ED6"/>
    <w:rsid w:val="00E03A18"/>
    <w:rsid w:val="00E03A54"/>
    <w:rsid w:val="00E03B53"/>
    <w:rsid w:val="00E03F47"/>
    <w:rsid w:val="00E041E3"/>
    <w:rsid w:val="00E0574F"/>
    <w:rsid w:val="00E074BE"/>
    <w:rsid w:val="00E07CBF"/>
    <w:rsid w:val="00E07E99"/>
    <w:rsid w:val="00E10642"/>
    <w:rsid w:val="00E106C5"/>
    <w:rsid w:val="00E1130F"/>
    <w:rsid w:val="00E1167B"/>
    <w:rsid w:val="00E1190B"/>
    <w:rsid w:val="00E13649"/>
    <w:rsid w:val="00E1450C"/>
    <w:rsid w:val="00E1556A"/>
    <w:rsid w:val="00E159D6"/>
    <w:rsid w:val="00E16492"/>
    <w:rsid w:val="00E165A0"/>
    <w:rsid w:val="00E1660D"/>
    <w:rsid w:val="00E17652"/>
    <w:rsid w:val="00E17CE8"/>
    <w:rsid w:val="00E207E3"/>
    <w:rsid w:val="00E20F87"/>
    <w:rsid w:val="00E21443"/>
    <w:rsid w:val="00E21A62"/>
    <w:rsid w:val="00E22B06"/>
    <w:rsid w:val="00E22F6F"/>
    <w:rsid w:val="00E236CE"/>
    <w:rsid w:val="00E2731C"/>
    <w:rsid w:val="00E27639"/>
    <w:rsid w:val="00E27BDB"/>
    <w:rsid w:val="00E30BFB"/>
    <w:rsid w:val="00E317BA"/>
    <w:rsid w:val="00E32334"/>
    <w:rsid w:val="00E33987"/>
    <w:rsid w:val="00E33F23"/>
    <w:rsid w:val="00E363A9"/>
    <w:rsid w:val="00E36CA9"/>
    <w:rsid w:val="00E37F9F"/>
    <w:rsid w:val="00E37FF4"/>
    <w:rsid w:val="00E40408"/>
    <w:rsid w:val="00E418DE"/>
    <w:rsid w:val="00E43839"/>
    <w:rsid w:val="00E440B2"/>
    <w:rsid w:val="00E44765"/>
    <w:rsid w:val="00E44D55"/>
    <w:rsid w:val="00E45676"/>
    <w:rsid w:val="00E4592D"/>
    <w:rsid w:val="00E4611F"/>
    <w:rsid w:val="00E46D1C"/>
    <w:rsid w:val="00E47B0D"/>
    <w:rsid w:val="00E50955"/>
    <w:rsid w:val="00E50ABF"/>
    <w:rsid w:val="00E50B28"/>
    <w:rsid w:val="00E51B8F"/>
    <w:rsid w:val="00E54184"/>
    <w:rsid w:val="00E54BFC"/>
    <w:rsid w:val="00E555D3"/>
    <w:rsid w:val="00E5697C"/>
    <w:rsid w:val="00E56E64"/>
    <w:rsid w:val="00E57CD2"/>
    <w:rsid w:val="00E57EF6"/>
    <w:rsid w:val="00E628F2"/>
    <w:rsid w:val="00E62FB9"/>
    <w:rsid w:val="00E6345B"/>
    <w:rsid w:val="00E63BA8"/>
    <w:rsid w:val="00E67BA5"/>
    <w:rsid w:val="00E67EE6"/>
    <w:rsid w:val="00E73E73"/>
    <w:rsid w:val="00E7467C"/>
    <w:rsid w:val="00E751F6"/>
    <w:rsid w:val="00E80F19"/>
    <w:rsid w:val="00E80F8C"/>
    <w:rsid w:val="00E81370"/>
    <w:rsid w:val="00E81480"/>
    <w:rsid w:val="00E83EAC"/>
    <w:rsid w:val="00E84732"/>
    <w:rsid w:val="00E8501E"/>
    <w:rsid w:val="00E867D4"/>
    <w:rsid w:val="00E9016A"/>
    <w:rsid w:val="00E90D5F"/>
    <w:rsid w:val="00E91882"/>
    <w:rsid w:val="00E9208B"/>
    <w:rsid w:val="00E925CF"/>
    <w:rsid w:val="00E92B08"/>
    <w:rsid w:val="00E92EA6"/>
    <w:rsid w:val="00E92FF3"/>
    <w:rsid w:val="00E94FD3"/>
    <w:rsid w:val="00E964BB"/>
    <w:rsid w:val="00E97936"/>
    <w:rsid w:val="00E97DE2"/>
    <w:rsid w:val="00EA1076"/>
    <w:rsid w:val="00EA11C5"/>
    <w:rsid w:val="00EA16A8"/>
    <w:rsid w:val="00EA1CAE"/>
    <w:rsid w:val="00EA1FBE"/>
    <w:rsid w:val="00EA2087"/>
    <w:rsid w:val="00EA2418"/>
    <w:rsid w:val="00EA2436"/>
    <w:rsid w:val="00EA2F2A"/>
    <w:rsid w:val="00EA328B"/>
    <w:rsid w:val="00EA3DCB"/>
    <w:rsid w:val="00EA3EB9"/>
    <w:rsid w:val="00EA462E"/>
    <w:rsid w:val="00EA4934"/>
    <w:rsid w:val="00EA5277"/>
    <w:rsid w:val="00EA52F3"/>
    <w:rsid w:val="00EA6868"/>
    <w:rsid w:val="00EB279B"/>
    <w:rsid w:val="00EB2942"/>
    <w:rsid w:val="00EB2BA4"/>
    <w:rsid w:val="00EB3A10"/>
    <w:rsid w:val="00EB3A7B"/>
    <w:rsid w:val="00EB3D09"/>
    <w:rsid w:val="00EB3FFF"/>
    <w:rsid w:val="00EB4219"/>
    <w:rsid w:val="00EB4956"/>
    <w:rsid w:val="00EB4D5C"/>
    <w:rsid w:val="00EB5370"/>
    <w:rsid w:val="00EB5719"/>
    <w:rsid w:val="00EB5FEE"/>
    <w:rsid w:val="00EB6178"/>
    <w:rsid w:val="00EB6D90"/>
    <w:rsid w:val="00EC0AF0"/>
    <w:rsid w:val="00EC16C6"/>
    <w:rsid w:val="00EC246B"/>
    <w:rsid w:val="00EC378E"/>
    <w:rsid w:val="00EC3BB1"/>
    <w:rsid w:val="00EC540A"/>
    <w:rsid w:val="00EC6285"/>
    <w:rsid w:val="00EC66C7"/>
    <w:rsid w:val="00EC6EBA"/>
    <w:rsid w:val="00EC6FA2"/>
    <w:rsid w:val="00EC73AB"/>
    <w:rsid w:val="00EC7EA5"/>
    <w:rsid w:val="00ED0129"/>
    <w:rsid w:val="00ED0832"/>
    <w:rsid w:val="00ED0A08"/>
    <w:rsid w:val="00ED0BCF"/>
    <w:rsid w:val="00ED0D09"/>
    <w:rsid w:val="00ED0E0D"/>
    <w:rsid w:val="00ED1926"/>
    <w:rsid w:val="00ED1EA5"/>
    <w:rsid w:val="00ED1EF7"/>
    <w:rsid w:val="00ED2278"/>
    <w:rsid w:val="00ED45D7"/>
    <w:rsid w:val="00ED55BA"/>
    <w:rsid w:val="00ED5A0A"/>
    <w:rsid w:val="00ED5CA2"/>
    <w:rsid w:val="00ED5CA4"/>
    <w:rsid w:val="00ED71B2"/>
    <w:rsid w:val="00ED7F6B"/>
    <w:rsid w:val="00EE0706"/>
    <w:rsid w:val="00EE1BD9"/>
    <w:rsid w:val="00EE2834"/>
    <w:rsid w:val="00EE3746"/>
    <w:rsid w:val="00EE3938"/>
    <w:rsid w:val="00EE618F"/>
    <w:rsid w:val="00EE6475"/>
    <w:rsid w:val="00EE64A0"/>
    <w:rsid w:val="00EF050D"/>
    <w:rsid w:val="00EF0753"/>
    <w:rsid w:val="00EF0EAC"/>
    <w:rsid w:val="00EF1956"/>
    <w:rsid w:val="00EF1F80"/>
    <w:rsid w:val="00EF1F8A"/>
    <w:rsid w:val="00EF349C"/>
    <w:rsid w:val="00EF397E"/>
    <w:rsid w:val="00EF44F0"/>
    <w:rsid w:val="00EF4674"/>
    <w:rsid w:val="00EF54C9"/>
    <w:rsid w:val="00EF673B"/>
    <w:rsid w:val="00EF72A0"/>
    <w:rsid w:val="00EF72FB"/>
    <w:rsid w:val="00F01575"/>
    <w:rsid w:val="00F02153"/>
    <w:rsid w:val="00F03BEE"/>
    <w:rsid w:val="00F05761"/>
    <w:rsid w:val="00F06197"/>
    <w:rsid w:val="00F06F3C"/>
    <w:rsid w:val="00F115C2"/>
    <w:rsid w:val="00F118CD"/>
    <w:rsid w:val="00F11FEB"/>
    <w:rsid w:val="00F12408"/>
    <w:rsid w:val="00F13AB8"/>
    <w:rsid w:val="00F13DF5"/>
    <w:rsid w:val="00F14E51"/>
    <w:rsid w:val="00F15078"/>
    <w:rsid w:val="00F1626B"/>
    <w:rsid w:val="00F17B58"/>
    <w:rsid w:val="00F17BCC"/>
    <w:rsid w:val="00F17DFF"/>
    <w:rsid w:val="00F20B2B"/>
    <w:rsid w:val="00F215EF"/>
    <w:rsid w:val="00F228B2"/>
    <w:rsid w:val="00F2345B"/>
    <w:rsid w:val="00F244AA"/>
    <w:rsid w:val="00F249A6"/>
    <w:rsid w:val="00F252BA"/>
    <w:rsid w:val="00F2562E"/>
    <w:rsid w:val="00F25A24"/>
    <w:rsid w:val="00F267A3"/>
    <w:rsid w:val="00F270AD"/>
    <w:rsid w:val="00F277ED"/>
    <w:rsid w:val="00F30076"/>
    <w:rsid w:val="00F3218E"/>
    <w:rsid w:val="00F3236E"/>
    <w:rsid w:val="00F3273C"/>
    <w:rsid w:val="00F32D0A"/>
    <w:rsid w:val="00F32E66"/>
    <w:rsid w:val="00F34166"/>
    <w:rsid w:val="00F34FBD"/>
    <w:rsid w:val="00F35352"/>
    <w:rsid w:val="00F35A48"/>
    <w:rsid w:val="00F36514"/>
    <w:rsid w:val="00F37A1F"/>
    <w:rsid w:val="00F37D6F"/>
    <w:rsid w:val="00F408E4"/>
    <w:rsid w:val="00F40FE1"/>
    <w:rsid w:val="00F41A21"/>
    <w:rsid w:val="00F41DFC"/>
    <w:rsid w:val="00F43188"/>
    <w:rsid w:val="00F432EB"/>
    <w:rsid w:val="00F43598"/>
    <w:rsid w:val="00F45430"/>
    <w:rsid w:val="00F45683"/>
    <w:rsid w:val="00F46148"/>
    <w:rsid w:val="00F50433"/>
    <w:rsid w:val="00F50957"/>
    <w:rsid w:val="00F52303"/>
    <w:rsid w:val="00F5290A"/>
    <w:rsid w:val="00F54AD0"/>
    <w:rsid w:val="00F554FC"/>
    <w:rsid w:val="00F5557F"/>
    <w:rsid w:val="00F5598E"/>
    <w:rsid w:val="00F55D91"/>
    <w:rsid w:val="00F56517"/>
    <w:rsid w:val="00F579EF"/>
    <w:rsid w:val="00F601B1"/>
    <w:rsid w:val="00F60804"/>
    <w:rsid w:val="00F60942"/>
    <w:rsid w:val="00F60E74"/>
    <w:rsid w:val="00F61422"/>
    <w:rsid w:val="00F62DE8"/>
    <w:rsid w:val="00F642A1"/>
    <w:rsid w:val="00F67F4A"/>
    <w:rsid w:val="00F67FC0"/>
    <w:rsid w:val="00F7098A"/>
    <w:rsid w:val="00F7155D"/>
    <w:rsid w:val="00F722D6"/>
    <w:rsid w:val="00F72CC7"/>
    <w:rsid w:val="00F72E38"/>
    <w:rsid w:val="00F736EC"/>
    <w:rsid w:val="00F744B9"/>
    <w:rsid w:val="00F74E7E"/>
    <w:rsid w:val="00F758A3"/>
    <w:rsid w:val="00F75A64"/>
    <w:rsid w:val="00F76BBE"/>
    <w:rsid w:val="00F76C97"/>
    <w:rsid w:val="00F772EC"/>
    <w:rsid w:val="00F77411"/>
    <w:rsid w:val="00F77CC0"/>
    <w:rsid w:val="00F80D45"/>
    <w:rsid w:val="00F81119"/>
    <w:rsid w:val="00F819AE"/>
    <w:rsid w:val="00F82D68"/>
    <w:rsid w:val="00F83366"/>
    <w:rsid w:val="00F83A79"/>
    <w:rsid w:val="00F83E59"/>
    <w:rsid w:val="00F84657"/>
    <w:rsid w:val="00F85E20"/>
    <w:rsid w:val="00F865EA"/>
    <w:rsid w:val="00F86C33"/>
    <w:rsid w:val="00F90129"/>
    <w:rsid w:val="00F90551"/>
    <w:rsid w:val="00F92883"/>
    <w:rsid w:val="00F92A1E"/>
    <w:rsid w:val="00F9306F"/>
    <w:rsid w:val="00F942A2"/>
    <w:rsid w:val="00F95E98"/>
    <w:rsid w:val="00F96F2B"/>
    <w:rsid w:val="00F97A73"/>
    <w:rsid w:val="00FA0F9D"/>
    <w:rsid w:val="00FA1F55"/>
    <w:rsid w:val="00FA2329"/>
    <w:rsid w:val="00FA2397"/>
    <w:rsid w:val="00FA2AF3"/>
    <w:rsid w:val="00FA386D"/>
    <w:rsid w:val="00FA3903"/>
    <w:rsid w:val="00FA3C36"/>
    <w:rsid w:val="00FA4D96"/>
    <w:rsid w:val="00FA63BE"/>
    <w:rsid w:val="00FB2522"/>
    <w:rsid w:val="00FB2554"/>
    <w:rsid w:val="00FB2B57"/>
    <w:rsid w:val="00FB326F"/>
    <w:rsid w:val="00FB4847"/>
    <w:rsid w:val="00FB4D73"/>
    <w:rsid w:val="00FB530C"/>
    <w:rsid w:val="00FB53CA"/>
    <w:rsid w:val="00FB5C9B"/>
    <w:rsid w:val="00FB6133"/>
    <w:rsid w:val="00FB62A5"/>
    <w:rsid w:val="00FB6760"/>
    <w:rsid w:val="00FB72C0"/>
    <w:rsid w:val="00FB753A"/>
    <w:rsid w:val="00FB7DDC"/>
    <w:rsid w:val="00FC0365"/>
    <w:rsid w:val="00FC0388"/>
    <w:rsid w:val="00FC0B36"/>
    <w:rsid w:val="00FC208D"/>
    <w:rsid w:val="00FC2944"/>
    <w:rsid w:val="00FC2B08"/>
    <w:rsid w:val="00FC44E5"/>
    <w:rsid w:val="00FC7097"/>
    <w:rsid w:val="00FC735B"/>
    <w:rsid w:val="00FC7D4A"/>
    <w:rsid w:val="00FC7D8A"/>
    <w:rsid w:val="00FD0069"/>
    <w:rsid w:val="00FD03A4"/>
    <w:rsid w:val="00FD0C31"/>
    <w:rsid w:val="00FD3079"/>
    <w:rsid w:val="00FD40AA"/>
    <w:rsid w:val="00FD479B"/>
    <w:rsid w:val="00FD4DFF"/>
    <w:rsid w:val="00FD4F56"/>
    <w:rsid w:val="00FD5756"/>
    <w:rsid w:val="00FD7C76"/>
    <w:rsid w:val="00FE021A"/>
    <w:rsid w:val="00FE02E6"/>
    <w:rsid w:val="00FE28E1"/>
    <w:rsid w:val="00FE3EE0"/>
    <w:rsid w:val="00FE4DB9"/>
    <w:rsid w:val="00FE68F3"/>
    <w:rsid w:val="00FF0915"/>
    <w:rsid w:val="00FF09D6"/>
    <w:rsid w:val="00FF3273"/>
    <w:rsid w:val="00FF3C96"/>
    <w:rsid w:val="00FF3D66"/>
    <w:rsid w:val="00FF51FB"/>
    <w:rsid w:val="00FF56AD"/>
    <w:rsid w:val="00FF5AB7"/>
    <w:rsid w:val="00FF5AC2"/>
    <w:rsid w:val="00FF71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F38122"/>
  <w15:docId w15:val="{6752BB43-DE43-F148-AABB-FF1352044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60E9"/>
    <w:pPr>
      <w:suppressAutoHyphens/>
      <w:spacing w:after="0" w:line="240" w:lineRule="auto"/>
    </w:pPr>
    <w:rPr>
      <w:rFonts w:ascii="Times New Roman" w:eastAsia="Times New Roman" w:hAnsi="Times New Roman" w:cs="Times New Roman"/>
      <w:sz w:val="24"/>
      <w:szCs w:val="24"/>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60E9"/>
    <w:pPr>
      <w:suppressAutoHyphens w:val="0"/>
      <w:spacing w:after="200" w:line="276" w:lineRule="auto"/>
      <w:ind w:left="720"/>
      <w:contextualSpacing/>
    </w:pPr>
    <w:rPr>
      <w:rFonts w:ascii="Calibri" w:eastAsia="Calibri" w:hAnsi="Calibri"/>
      <w:sz w:val="22"/>
      <w:szCs w:val="22"/>
      <w:lang w:eastAsia="en-US"/>
    </w:rPr>
  </w:style>
  <w:style w:type="paragraph" w:styleId="Header">
    <w:name w:val="header"/>
    <w:basedOn w:val="Normal"/>
    <w:link w:val="HeaderChar"/>
    <w:uiPriority w:val="99"/>
    <w:unhideWhenUsed/>
    <w:rsid w:val="00D360E9"/>
    <w:pPr>
      <w:tabs>
        <w:tab w:val="center" w:pos="4680"/>
        <w:tab w:val="right" w:pos="9360"/>
      </w:tabs>
    </w:pPr>
  </w:style>
  <w:style w:type="character" w:customStyle="1" w:styleId="HeaderChar">
    <w:name w:val="Header Char"/>
    <w:basedOn w:val="DefaultParagraphFont"/>
    <w:link w:val="Header"/>
    <w:uiPriority w:val="99"/>
    <w:rsid w:val="00D360E9"/>
    <w:rPr>
      <w:rFonts w:ascii="Times New Roman" w:eastAsia="Times New Roman" w:hAnsi="Times New Roman" w:cs="Times New Roman"/>
      <w:sz w:val="24"/>
      <w:szCs w:val="24"/>
      <w:lang w:eastAsia="ar-SA"/>
    </w:rPr>
  </w:style>
  <w:style w:type="paragraph" w:styleId="Footer">
    <w:name w:val="footer"/>
    <w:basedOn w:val="Normal"/>
    <w:link w:val="FooterChar"/>
    <w:uiPriority w:val="99"/>
    <w:unhideWhenUsed/>
    <w:rsid w:val="00D360E9"/>
    <w:pPr>
      <w:tabs>
        <w:tab w:val="center" w:pos="4680"/>
        <w:tab w:val="right" w:pos="9360"/>
      </w:tabs>
    </w:pPr>
  </w:style>
  <w:style w:type="character" w:customStyle="1" w:styleId="FooterChar">
    <w:name w:val="Footer Char"/>
    <w:basedOn w:val="DefaultParagraphFont"/>
    <w:link w:val="Footer"/>
    <w:uiPriority w:val="99"/>
    <w:rsid w:val="00D360E9"/>
    <w:rPr>
      <w:rFonts w:ascii="Times New Roman" w:eastAsia="Times New Roman" w:hAnsi="Times New Roman" w:cs="Times New Roman"/>
      <w:sz w:val="24"/>
      <w:szCs w:val="24"/>
      <w:lang w:eastAsia="ar-SA"/>
    </w:rPr>
  </w:style>
  <w:style w:type="paragraph" w:styleId="NormalWeb">
    <w:name w:val="Normal (Web)"/>
    <w:basedOn w:val="Normal"/>
    <w:uiPriority w:val="99"/>
    <w:unhideWhenUsed/>
    <w:rsid w:val="00D360E9"/>
    <w:pPr>
      <w:suppressAutoHyphens w:val="0"/>
      <w:spacing w:before="100" w:beforeAutospacing="1" w:after="100" w:afterAutospacing="1"/>
    </w:pPr>
    <w:rPr>
      <w:lang w:val="id-ID" w:eastAsia="id-ID"/>
    </w:rPr>
  </w:style>
  <w:style w:type="paragraph" w:styleId="HTMLPreformatted">
    <w:name w:val="HTML Preformatted"/>
    <w:basedOn w:val="Normal"/>
    <w:link w:val="HTMLPreformattedChar"/>
    <w:uiPriority w:val="99"/>
    <w:unhideWhenUsed/>
    <w:rsid w:val="00D360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rsid w:val="00D360E9"/>
    <w:rPr>
      <w:rFonts w:ascii="Courier New" w:eastAsia="Times New Roman" w:hAnsi="Courier New" w:cs="Courier New"/>
      <w:sz w:val="20"/>
      <w:szCs w:val="20"/>
    </w:rPr>
  </w:style>
  <w:style w:type="character" w:styleId="Hyperlink">
    <w:name w:val="Hyperlink"/>
    <w:basedOn w:val="DefaultParagraphFont"/>
    <w:uiPriority w:val="99"/>
    <w:unhideWhenUsed/>
    <w:rsid w:val="00D360E9"/>
    <w:rPr>
      <w:color w:val="0000FF" w:themeColor="hyperlink"/>
      <w:u w:val="single"/>
    </w:rPr>
  </w:style>
  <w:style w:type="paragraph" w:styleId="BalloonText">
    <w:name w:val="Balloon Text"/>
    <w:basedOn w:val="Normal"/>
    <w:link w:val="BalloonTextChar"/>
    <w:uiPriority w:val="99"/>
    <w:semiHidden/>
    <w:unhideWhenUsed/>
    <w:rsid w:val="00D360E9"/>
    <w:rPr>
      <w:rFonts w:ascii="Tahoma" w:hAnsi="Tahoma" w:cs="Tahoma"/>
      <w:sz w:val="16"/>
      <w:szCs w:val="16"/>
    </w:rPr>
  </w:style>
  <w:style w:type="character" w:customStyle="1" w:styleId="BalloonTextChar">
    <w:name w:val="Balloon Text Char"/>
    <w:basedOn w:val="DefaultParagraphFont"/>
    <w:link w:val="BalloonText"/>
    <w:uiPriority w:val="99"/>
    <w:semiHidden/>
    <w:rsid w:val="00D360E9"/>
    <w:rPr>
      <w:rFonts w:ascii="Tahoma" w:eastAsia="Times New Roman" w:hAnsi="Tahoma" w:cs="Tahoma"/>
      <w:sz w:val="16"/>
      <w:szCs w:val="16"/>
      <w:lang w:eastAsia="ar-SA"/>
    </w:rPr>
  </w:style>
  <w:style w:type="character" w:customStyle="1" w:styleId="y2iqfc">
    <w:name w:val="y2iqfc"/>
    <w:basedOn w:val="DefaultParagraphFont"/>
    <w:rsid w:val="00D360E9"/>
  </w:style>
  <w:style w:type="character" w:styleId="UnresolvedMention">
    <w:name w:val="Unresolved Mention"/>
    <w:basedOn w:val="DefaultParagraphFont"/>
    <w:uiPriority w:val="99"/>
    <w:semiHidden/>
    <w:unhideWhenUsed/>
    <w:rsid w:val="00DF45E1"/>
    <w:rPr>
      <w:color w:val="605E5C"/>
      <w:shd w:val="clear" w:color="auto" w:fill="E1DFDD"/>
    </w:rPr>
  </w:style>
  <w:style w:type="character" w:styleId="FollowedHyperlink">
    <w:name w:val="FollowedHyperlink"/>
    <w:basedOn w:val="DefaultParagraphFont"/>
    <w:uiPriority w:val="99"/>
    <w:semiHidden/>
    <w:unhideWhenUsed/>
    <w:rsid w:val="00DF45E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398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imangunsongdevi21@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simangunsongdevi21@gmail.com" TargetMode="External"/><Relationship Id="rId4" Type="http://schemas.openxmlformats.org/officeDocument/2006/relationships/settings" Target="settings.xml"/><Relationship Id="rId9" Type="http://schemas.openxmlformats.org/officeDocument/2006/relationships/hyperlink" Target="mailto:nasutionfijri@gmail.com" TargetMode="Externa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402BFE-1C84-4E40-B054-6CE505F2BB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Pages>
  <Words>2643</Words>
  <Characters>16947</Characters>
  <Application>Microsoft Office Word</Application>
  <DocSecurity>0</DocSecurity>
  <Lines>1540</Lines>
  <Paragraphs>6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delina Pinem</cp:lastModifiedBy>
  <cp:revision>7</cp:revision>
  <dcterms:created xsi:type="dcterms:W3CDTF">2022-08-07T03:34:00Z</dcterms:created>
  <dcterms:modified xsi:type="dcterms:W3CDTF">2022-08-15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7a6c15-2cbb-398c-ac31-90bd17030a01</vt:lpwstr>
  </property>
  <property fmtid="{D5CDD505-2E9C-101B-9397-08002B2CF9AE}" pid="24" name="Mendeley Citation Style_1">
    <vt:lpwstr>http://www.zotero.org/styles/apa</vt:lpwstr>
  </property>
</Properties>
</file>